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0AF4" w:rsidRDefault="00671751" w:rsidP="00635D97">
      <w:pPr>
        <w:jc w:val="center"/>
        <w:rPr>
          <w:b/>
          <w:sz w:val="28"/>
          <w:szCs w:val="28"/>
        </w:rPr>
      </w:pPr>
      <w:r>
        <w:rPr>
          <w:b/>
          <w:sz w:val="28"/>
          <w:szCs w:val="28"/>
        </w:rPr>
        <w:t>SKRIPSI</w:t>
      </w:r>
    </w:p>
    <w:p w:rsidR="00671751" w:rsidRPr="00635D97" w:rsidRDefault="00671751" w:rsidP="00635D97">
      <w:pPr>
        <w:jc w:val="center"/>
        <w:rPr>
          <w:rStyle w:val="Heading1Char"/>
          <w:b w:val="0"/>
          <w:bCs w:val="0"/>
        </w:rPr>
      </w:pPr>
    </w:p>
    <w:p w:rsidR="00734DCF" w:rsidRDefault="00C51D60" w:rsidP="00A40AF4">
      <w:pPr>
        <w:jc w:val="center"/>
        <w:rPr>
          <w:b/>
          <w:sz w:val="28"/>
          <w:szCs w:val="28"/>
        </w:rPr>
      </w:pPr>
      <w:r w:rsidRPr="00A40AF4">
        <w:rPr>
          <w:b/>
          <w:sz w:val="28"/>
          <w:szCs w:val="28"/>
        </w:rPr>
        <w:t xml:space="preserve">IMPLEMENTASI WEB ENGINEERING </w:t>
      </w:r>
      <w:r w:rsidR="00425702" w:rsidRPr="00A40AF4">
        <w:rPr>
          <w:b/>
          <w:sz w:val="28"/>
          <w:szCs w:val="28"/>
        </w:rPr>
        <w:t xml:space="preserve">DALAM </w:t>
      </w:r>
      <w:r w:rsidRPr="00A40AF4">
        <w:rPr>
          <w:b/>
          <w:sz w:val="28"/>
          <w:szCs w:val="28"/>
        </w:rPr>
        <w:t xml:space="preserve">PEMANTAUAN </w:t>
      </w:r>
      <w:r w:rsidR="00425702" w:rsidRPr="00A40AF4">
        <w:rPr>
          <w:b/>
          <w:sz w:val="28"/>
          <w:szCs w:val="28"/>
        </w:rPr>
        <w:t xml:space="preserve">DAN PENGELOLAAN DATA CALON </w:t>
      </w:r>
      <w:r w:rsidRPr="00A40AF4">
        <w:rPr>
          <w:b/>
          <w:sz w:val="28"/>
          <w:szCs w:val="28"/>
        </w:rPr>
        <w:t>NASABAH PT. VICTORY INTERNATIONAL FUTURES SEMARANG</w:t>
      </w:r>
    </w:p>
    <w:p w:rsidR="00F60FB3" w:rsidRPr="00A40AF4" w:rsidRDefault="00F60FB3" w:rsidP="00A40AF4">
      <w:pPr>
        <w:jc w:val="center"/>
        <w:rPr>
          <w:b/>
          <w:sz w:val="28"/>
          <w:szCs w:val="28"/>
        </w:rPr>
      </w:pPr>
    </w:p>
    <w:p w:rsidR="00D0051D" w:rsidRDefault="00D0051D" w:rsidP="0007674A">
      <w:pPr>
        <w:jc w:val="center"/>
      </w:pPr>
      <w:r>
        <w:t xml:space="preserve">Diajukan untuk memenuhi salah satu syarat memperoleh gelar </w:t>
      </w:r>
    </w:p>
    <w:p w:rsidR="00734DCF" w:rsidRDefault="00D0051D" w:rsidP="0007674A">
      <w:pPr>
        <w:jc w:val="center"/>
      </w:pPr>
      <w:r>
        <w:t>Sarjana Tenik Informatika</w:t>
      </w:r>
    </w:p>
    <w:p w:rsidR="00734DCF" w:rsidRPr="00734DCF" w:rsidRDefault="00734DCF" w:rsidP="00734DCF">
      <w:pPr>
        <w:jc w:val="center"/>
      </w:pPr>
    </w:p>
    <w:p w:rsidR="00031D9A" w:rsidRDefault="00031D9A" w:rsidP="00031D9A">
      <w:pPr>
        <w:spacing w:after="200" w:line="480" w:lineRule="auto"/>
        <w:jc w:val="center"/>
      </w:pPr>
      <w:r>
        <w:rPr>
          <w:noProof/>
          <w:sz w:val="20"/>
        </w:rPr>
        <w:drawing>
          <wp:inline distT="0" distB="0" distL="0" distR="0" wp14:anchorId="2E3FCA6C" wp14:editId="60455724">
            <wp:extent cx="1800000" cy="1800000"/>
            <wp:effectExtent l="0" t="0" r="0" b="0"/>
            <wp:docPr id="1" name="image1.jpeg" descr="C:\Users\user\Documents\normal_Fakultas_Ilmu_Kompu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800000" cy="1800000"/>
                    </a:xfrm>
                    <a:prstGeom prst="rect">
                      <a:avLst/>
                    </a:prstGeom>
                  </pic:spPr>
                </pic:pic>
              </a:graphicData>
            </a:graphic>
          </wp:inline>
        </w:drawing>
      </w:r>
    </w:p>
    <w:p w:rsidR="00031D9A" w:rsidRPr="00734DCF" w:rsidRDefault="00734DCF" w:rsidP="00031D9A">
      <w:pPr>
        <w:jc w:val="center"/>
      </w:pPr>
      <w:r w:rsidRPr="00734DCF">
        <w:t xml:space="preserve">Disusun </w:t>
      </w:r>
      <w:r w:rsidR="00031D9A" w:rsidRPr="00734DCF">
        <w:t>Oleh:</w:t>
      </w:r>
    </w:p>
    <w:tbl>
      <w:tblPr>
        <w:tblpPr w:leftFromText="180" w:rightFromText="180" w:vertAnchor="text" w:horzAnchor="page" w:tblpXSpec="center" w:tblpY="130"/>
        <w:tblW w:w="0" w:type="auto"/>
        <w:tblLayout w:type="fixed"/>
        <w:tblCellMar>
          <w:left w:w="0" w:type="dxa"/>
          <w:right w:w="0" w:type="dxa"/>
        </w:tblCellMar>
        <w:tblLook w:val="01E0" w:firstRow="1" w:lastRow="1" w:firstColumn="1" w:lastColumn="1" w:noHBand="0" w:noVBand="0"/>
      </w:tblPr>
      <w:tblGrid>
        <w:gridCol w:w="1723"/>
        <w:gridCol w:w="3859"/>
      </w:tblGrid>
      <w:tr w:rsidR="00031D9A" w:rsidRPr="00734DCF" w:rsidTr="00734DCF">
        <w:trPr>
          <w:trHeight w:val="206"/>
        </w:trPr>
        <w:tc>
          <w:tcPr>
            <w:tcW w:w="1723" w:type="dxa"/>
          </w:tcPr>
          <w:p w:rsidR="00031D9A" w:rsidRPr="00734DCF" w:rsidRDefault="00031D9A" w:rsidP="00031D9A">
            <w:r w:rsidRPr="00734DCF">
              <w:t>NAMA</w:t>
            </w:r>
          </w:p>
        </w:tc>
        <w:tc>
          <w:tcPr>
            <w:tcW w:w="3859" w:type="dxa"/>
          </w:tcPr>
          <w:p w:rsidR="00031D9A" w:rsidRPr="00734DCF" w:rsidRDefault="00031D9A" w:rsidP="00031D9A">
            <w:r w:rsidRPr="00734DCF">
              <w:t>:</w:t>
            </w:r>
            <w:r w:rsidRPr="00734DCF">
              <w:rPr>
                <w:spacing w:val="-3"/>
              </w:rPr>
              <w:t xml:space="preserve"> </w:t>
            </w:r>
            <w:r w:rsidRPr="00734DCF">
              <w:t>MOHAMAD</w:t>
            </w:r>
            <w:r w:rsidRPr="00734DCF">
              <w:rPr>
                <w:spacing w:val="-5"/>
              </w:rPr>
              <w:t xml:space="preserve"> </w:t>
            </w:r>
            <w:r w:rsidRPr="00734DCF">
              <w:t>ABID</w:t>
            </w:r>
            <w:r w:rsidRPr="00734DCF">
              <w:rPr>
                <w:spacing w:val="-5"/>
              </w:rPr>
              <w:t xml:space="preserve"> </w:t>
            </w:r>
            <w:r w:rsidRPr="00734DCF">
              <w:t>ARDIANSYAH</w:t>
            </w:r>
          </w:p>
        </w:tc>
      </w:tr>
      <w:tr w:rsidR="00031D9A" w:rsidRPr="00734DCF" w:rsidTr="00734DCF">
        <w:trPr>
          <w:trHeight w:val="270"/>
        </w:trPr>
        <w:tc>
          <w:tcPr>
            <w:tcW w:w="1723" w:type="dxa"/>
          </w:tcPr>
          <w:p w:rsidR="00031D9A" w:rsidRPr="00734DCF" w:rsidRDefault="00031D9A" w:rsidP="00031D9A">
            <w:r w:rsidRPr="00734DCF">
              <w:t>NIM</w:t>
            </w:r>
          </w:p>
        </w:tc>
        <w:tc>
          <w:tcPr>
            <w:tcW w:w="3859" w:type="dxa"/>
          </w:tcPr>
          <w:p w:rsidR="00031D9A" w:rsidRPr="00734DCF" w:rsidRDefault="00031D9A" w:rsidP="00031D9A">
            <w:r w:rsidRPr="00734DCF">
              <w:t>:</w:t>
            </w:r>
            <w:r w:rsidRPr="00734DCF">
              <w:rPr>
                <w:spacing w:val="-1"/>
              </w:rPr>
              <w:t xml:space="preserve"> </w:t>
            </w:r>
            <w:r w:rsidRPr="00734DCF">
              <w:t>A11.2019.11825</w:t>
            </w:r>
          </w:p>
        </w:tc>
      </w:tr>
      <w:tr w:rsidR="00031D9A" w:rsidRPr="00734DCF" w:rsidTr="00734DCF">
        <w:trPr>
          <w:trHeight w:val="216"/>
        </w:trPr>
        <w:tc>
          <w:tcPr>
            <w:tcW w:w="1723" w:type="dxa"/>
          </w:tcPr>
          <w:p w:rsidR="00031D9A" w:rsidRPr="00734DCF" w:rsidRDefault="00031D9A" w:rsidP="00031D9A">
            <w:r w:rsidRPr="00734DCF">
              <w:t>JURUSAN</w:t>
            </w:r>
          </w:p>
        </w:tc>
        <w:tc>
          <w:tcPr>
            <w:tcW w:w="3859" w:type="dxa"/>
          </w:tcPr>
          <w:p w:rsidR="00031D9A" w:rsidRPr="00734DCF" w:rsidRDefault="00031D9A" w:rsidP="00031D9A">
            <w:r w:rsidRPr="00734DCF">
              <w:t>:</w:t>
            </w:r>
            <w:r w:rsidRPr="00734DCF">
              <w:rPr>
                <w:spacing w:val="-3"/>
              </w:rPr>
              <w:t xml:space="preserve"> </w:t>
            </w:r>
            <w:r w:rsidRPr="00734DCF">
              <w:t>TEKNIK</w:t>
            </w:r>
            <w:r w:rsidRPr="00734DCF">
              <w:rPr>
                <w:spacing w:val="-5"/>
              </w:rPr>
              <w:t xml:space="preserve"> </w:t>
            </w:r>
            <w:r w:rsidRPr="00734DCF">
              <w:t>INFORMATIKA</w:t>
            </w:r>
            <w:r w:rsidRPr="00734DCF">
              <w:rPr>
                <w:spacing w:val="-4"/>
              </w:rPr>
              <w:t xml:space="preserve"> </w:t>
            </w:r>
            <w:r w:rsidRPr="00734DCF">
              <w:t>S1</w:t>
            </w:r>
          </w:p>
        </w:tc>
      </w:tr>
      <w:tr w:rsidR="00031D9A" w:rsidRPr="00031D9A" w:rsidTr="00734DCF">
        <w:trPr>
          <w:trHeight w:val="216"/>
        </w:trPr>
        <w:tc>
          <w:tcPr>
            <w:tcW w:w="1723" w:type="dxa"/>
          </w:tcPr>
          <w:p w:rsidR="00031D9A" w:rsidRDefault="00031D9A" w:rsidP="00031D9A">
            <w:pPr>
              <w:rPr>
                <w:b/>
              </w:rPr>
            </w:pPr>
          </w:p>
          <w:p w:rsidR="00031D9A" w:rsidRPr="00031D9A" w:rsidRDefault="00031D9A" w:rsidP="00031D9A">
            <w:pPr>
              <w:rPr>
                <w:b/>
              </w:rPr>
            </w:pPr>
          </w:p>
        </w:tc>
        <w:tc>
          <w:tcPr>
            <w:tcW w:w="3859" w:type="dxa"/>
          </w:tcPr>
          <w:p w:rsidR="00031D9A" w:rsidRPr="00031D9A" w:rsidRDefault="00031D9A" w:rsidP="00484EE0">
            <w:pPr>
              <w:tabs>
                <w:tab w:val="left" w:pos="1195"/>
              </w:tabs>
              <w:rPr>
                <w:b/>
              </w:rPr>
            </w:pPr>
          </w:p>
        </w:tc>
      </w:tr>
    </w:tbl>
    <w:p w:rsidR="00031D9A" w:rsidRPr="00031D9A" w:rsidRDefault="00031D9A" w:rsidP="00031D9A">
      <w:pPr>
        <w:rPr>
          <w:b/>
          <w:sz w:val="15"/>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jc w:val="center"/>
        <w:rPr>
          <w:b/>
        </w:rPr>
      </w:pPr>
      <w:r>
        <w:rPr>
          <w:b/>
        </w:rPr>
        <w:t>FAKULTAS ILMU KOMPUTER</w:t>
      </w:r>
    </w:p>
    <w:p w:rsidR="00031D9A" w:rsidRDefault="00031D9A" w:rsidP="00031D9A">
      <w:pPr>
        <w:jc w:val="center"/>
        <w:rPr>
          <w:b/>
        </w:rPr>
      </w:pPr>
      <w:r>
        <w:rPr>
          <w:b/>
        </w:rPr>
        <w:t>UNIVERSITAS DIAN NUSWANTORO</w:t>
      </w:r>
    </w:p>
    <w:p w:rsidR="000C40FA" w:rsidRDefault="00031D9A" w:rsidP="00031D9A">
      <w:pPr>
        <w:jc w:val="center"/>
        <w:rPr>
          <w:b/>
        </w:rPr>
      </w:pPr>
      <w:r>
        <w:rPr>
          <w:b/>
        </w:rPr>
        <w:t>SEMARANG</w:t>
      </w:r>
    </w:p>
    <w:p w:rsidR="001855C6" w:rsidRDefault="009D1E06" w:rsidP="00031D9A">
      <w:pPr>
        <w:jc w:val="center"/>
        <w:rPr>
          <w:b/>
        </w:rPr>
      </w:pPr>
      <w:r>
        <w:rPr>
          <w:b/>
        </w:rPr>
        <w:t>2023</w:t>
      </w:r>
    </w:p>
    <w:p w:rsidR="001855C6" w:rsidRDefault="001855C6" w:rsidP="00031D9A">
      <w:pPr>
        <w:jc w:val="center"/>
        <w:rPr>
          <w:b/>
        </w:rPr>
      </w:pPr>
    </w:p>
    <w:p w:rsidR="001855C6" w:rsidRPr="00F075CE" w:rsidRDefault="001855C6" w:rsidP="001855C6">
      <w:pPr>
        <w:pStyle w:val="Heading1"/>
        <w:numPr>
          <w:ilvl w:val="0"/>
          <w:numId w:val="0"/>
        </w:numPr>
        <w:spacing w:before="0"/>
        <w:ind w:left="432"/>
        <w:rPr>
          <w:rFonts w:cs="Times New Roman"/>
        </w:rPr>
      </w:pPr>
      <w:bookmarkStart w:id="0" w:name="_Toc112703255"/>
      <w:bookmarkStart w:id="1" w:name="_Toc126830579"/>
      <w:bookmarkStart w:id="2" w:name="_Toc127073473"/>
      <w:r w:rsidRPr="00F075CE">
        <w:rPr>
          <w:rFonts w:cs="Times New Roman"/>
        </w:rPr>
        <w:lastRenderedPageBreak/>
        <w:t>PERSETUJUAN SKRIPSI</w:t>
      </w:r>
      <w:bookmarkEnd w:id="0"/>
      <w:bookmarkEnd w:id="1"/>
      <w:bookmarkEnd w:id="2"/>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Nama</w:t>
      </w:r>
      <w:r w:rsidRPr="00F075CE">
        <w:rPr>
          <w:rFonts w:cs="Times New Roman"/>
        </w:rPr>
        <w:tab/>
      </w:r>
      <w:r w:rsidRPr="00F075CE">
        <w:rPr>
          <w:rFonts w:cs="Times New Roman"/>
        </w:rPr>
        <w:tab/>
      </w:r>
      <w:r w:rsidRPr="00F075CE">
        <w:rPr>
          <w:rFonts w:cs="Times New Roman"/>
        </w:rPr>
        <w:tab/>
        <w:t xml:space="preserve">: </w:t>
      </w:r>
      <w:r>
        <w:rPr>
          <w:rFonts w:cs="Times New Roman"/>
        </w:rPr>
        <w:t>Mohamad Abid Ardiansyah</w:t>
      </w:r>
    </w:p>
    <w:p w:rsidR="001855C6" w:rsidRPr="00F075CE" w:rsidRDefault="001855C6" w:rsidP="001855C6">
      <w:pPr>
        <w:rPr>
          <w:rFonts w:cs="Times New Roman"/>
        </w:rPr>
      </w:pPr>
      <w:r w:rsidRPr="00F075CE">
        <w:rPr>
          <w:rFonts w:cs="Times New Roman"/>
        </w:rPr>
        <w:t>NIM</w:t>
      </w:r>
      <w:r w:rsidRPr="00F075CE">
        <w:rPr>
          <w:rFonts w:cs="Times New Roman"/>
        </w:rPr>
        <w:tab/>
      </w:r>
      <w:r w:rsidRPr="00F075CE">
        <w:rPr>
          <w:rFonts w:cs="Times New Roman"/>
        </w:rPr>
        <w:tab/>
      </w:r>
      <w:r w:rsidRPr="00F075CE">
        <w:rPr>
          <w:rFonts w:cs="Times New Roman"/>
        </w:rPr>
        <w:tab/>
        <w:t>: A11.2019.</w:t>
      </w:r>
      <w:r>
        <w:rPr>
          <w:rFonts w:cs="Times New Roman"/>
        </w:rPr>
        <w:t>11825</w:t>
      </w:r>
    </w:p>
    <w:p w:rsidR="001855C6" w:rsidRPr="00F075CE" w:rsidRDefault="001855C6" w:rsidP="001855C6">
      <w:pPr>
        <w:rPr>
          <w:rFonts w:cs="Times New Roman"/>
        </w:rPr>
      </w:pPr>
      <w:r w:rsidRPr="00F075CE">
        <w:rPr>
          <w:rFonts w:cs="Times New Roman"/>
        </w:rPr>
        <w:t>Program Studi</w:t>
      </w:r>
      <w:r w:rsidRPr="00F075CE">
        <w:rPr>
          <w:rFonts w:cs="Times New Roman"/>
        </w:rPr>
        <w:tab/>
      </w:r>
      <w:r w:rsidRPr="00F075CE">
        <w:rPr>
          <w:rFonts w:cs="Times New Roman"/>
        </w:rPr>
        <w:tab/>
        <w:t>: Teknik Informatika</w:t>
      </w:r>
    </w:p>
    <w:p w:rsidR="001855C6" w:rsidRPr="00F075CE" w:rsidRDefault="001855C6" w:rsidP="001855C6">
      <w:pPr>
        <w:rPr>
          <w:rFonts w:cs="Times New Roman"/>
        </w:rPr>
      </w:pPr>
      <w:r w:rsidRPr="00F075CE">
        <w:rPr>
          <w:rFonts w:cs="Times New Roman"/>
        </w:rPr>
        <w:t xml:space="preserve">Fakultas </w:t>
      </w:r>
      <w:r w:rsidRPr="00F075CE">
        <w:rPr>
          <w:rFonts w:cs="Times New Roman"/>
        </w:rPr>
        <w:tab/>
      </w:r>
      <w:r w:rsidRPr="00F075CE">
        <w:rPr>
          <w:rFonts w:cs="Times New Roman"/>
        </w:rPr>
        <w:tab/>
        <w:t>: Ilmu Komputer</w:t>
      </w:r>
    </w:p>
    <w:p w:rsidR="001855C6" w:rsidRPr="00F075CE" w:rsidRDefault="00D94C2A" w:rsidP="001855C6">
      <w:pPr>
        <w:rPr>
          <w:rFonts w:cs="Times New Roman"/>
        </w:rPr>
      </w:pPr>
      <w:r>
        <w:rPr>
          <w:rFonts w:cs="Times New Roman"/>
        </w:rPr>
        <w:t>Judul Tugas Akhir</w:t>
      </w:r>
      <w:r>
        <w:rPr>
          <w:rFonts w:cs="Times New Roman"/>
        </w:rPr>
        <w:tab/>
        <w:t xml:space="preserve">: </w:t>
      </w:r>
      <w:r w:rsidR="001855C6">
        <w:rPr>
          <w:rFonts w:cs="Times New Roman"/>
        </w:rPr>
        <w:t>IMPLEMENTASI WEB ENGINEERING DALAM PEMANTAUAN DAN PENGELOLAAN DATA CALON NASABAH PT. VICTORY INTERNATIONAL FUTURES SEMARANG</w:t>
      </w:r>
    </w:p>
    <w:p w:rsidR="001855C6" w:rsidRPr="00F075CE" w:rsidRDefault="001855C6" w:rsidP="001855C6">
      <w:pPr>
        <w:rPr>
          <w:rFonts w:cs="Times New Roman"/>
        </w:rPr>
      </w:pPr>
    </w:p>
    <w:p w:rsidR="001855C6" w:rsidRPr="00F075CE" w:rsidRDefault="001855C6" w:rsidP="001855C6">
      <w:pPr>
        <w:jc w:val="center"/>
        <w:rPr>
          <w:rFonts w:cs="Times New Roman"/>
        </w:rPr>
      </w:pPr>
      <w:r w:rsidRPr="00F075CE">
        <w:rPr>
          <w:rFonts w:cs="Times New Roman"/>
        </w:rPr>
        <w:t>Tugas Akhir ini telah diperiksa dan disetujui,</w:t>
      </w:r>
    </w:p>
    <w:p w:rsidR="001855C6" w:rsidRPr="00F075CE" w:rsidRDefault="001855C6" w:rsidP="001855C6">
      <w:pPr>
        <w:jc w:val="center"/>
        <w:rPr>
          <w:rFonts w:cs="Times New Roman"/>
        </w:rPr>
      </w:pPr>
      <w:r>
        <w:rPr>
          <w:rFonts w:cs="Times New Roman"/>
        </w:rPr>
        <w:t>Semarang, DD MM YYYY</w:t>
      </w:r>
    </w:p>
    <w:p w:rsidR="001855C6" w:rsidRPr="00F075CE" w:rsidRDefault="001855C6" w:rsidP="001855C6">
      <w:pPr>
        <w:jc w:val="center"/>
        <w:rPr>
          <w:rFonts w:cs="Times New Roman"/>
        </w:rPr>
      </w:pPr>
    </w:p>
    <w:tbl>
      <w:tblPr>
        <w:tblStyle w:val="TableGrid"/>
        <w:tblW w:w="836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7"/>
        <w:gridCol w:w="3686"/>
      </w:tblGrid>
      <w:tr w:rsidR="001855C6" w:rsidRPr="00F075CE" w:rsidTr="00B1706C">
        <w:tc>
          <w:tcPr>
            <w:tcW w:w="4111" w:type="dxa"/>
          </w:tcPr>
          <w:p w:rsidR="001855C6" w:rsidRPr="00F075CE" w:rsidRDefault="001855C6" w:rsidP="00B1706C">
            <w:pPr>
              <w:jc w:val="center"/>
              <w:rPr>
                <w:rFonts w:cs="Times New Roman"/>
                <w:szCs w:val="24"/>
                <w:lang w:val="en-US"/>
              </w:rPr>
            </w:pPr>
            <w:r w:rsidRPr="00F075CE">
              <w:rPr>
                <w:rFonts w:cs="Times New Roman"/>
                <w:szCs w:val="24"/>
                <w:lang w:val="en-US"/>
              </w:rPr>
              <w:t>Menyetujui:</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rPr>
                <w:rFonts w:cs="Times New Roman"/>
                <w:szCs w:val="24"/>
                <w:lang w:val="en-US"/>
              </w:rPr>
            </w:pPr>
            <w:r w:rsidRPr="00F075CE">
              <w:rPr>
                <w:rFonts w:cs="Times New Roman"/>
                <w:szCs w:val="24"/>
                <w:lang w:val="en-US"/>
              </w:rPr>
              <w:t>Mengetahui:</w:t>
            </w:r>
          </w:p>
        </w:tc>
      </w:tr>
      <w:tr w:rsidR="001855C6" w:rsidRPr="00F075CE" w:rsidTr="00B1706C">
        <w:tc>
          <w:tcPr>
            <w:tcW w:w="4111" w:type="dxa"/>
          </w:tcPr>
          <w:p w:rsidR="001855C6" w:rsidRPr="00F075CE" w:rsidRDefault="001855C6" w:rsidP="00B1706C">
            <w:pPr>
              <w:jc w:val="center"/>
              <w:rPr>
                <w:rFonts w:cs="Times New Roman"/>
                <w:szCs w:val="24"/>
                <w:lang w:val="en-US"/>
              </w:rPr>
            </w:pPr>
            <w:r w:rsidRPr="00F075CE">
              <w:rPr>
                <w:rFonts w:cs="Times New Roman"/>
                <w:szCs w:val="24"/>
                <w:lang w:val="en-US"/>
              </w:rPr>
              <w:t>Pembimbing</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rPr>
                <w:rFonts w:cs="Times New Roman"/>
                <w:szCs w:val="24"/>
                <w:lang w:val="en-US"/>
              </w:rPr>
            </w:pPr>
            <w:r w:rsidRPr="00F075CE">
              <w:rPr>
                <w:rFonts w:cs="Times New Roman"/>
                <w:szCs w:val="24"/>
                <w:lang w:val="en-US"/>
              </w:rPr>
              <w:t>Dekan Fakultas Ilmu Komputer</w:t>
            </w:r>
          </w:p>
        </w:tc>
      </w:tr>
      <w:tr w:rsidR="001855C6" w:rsidRPr="00F075CE" w:rsidTr="00B1706C">
        <w:tc>
          <w:tcPr>
            <w:tcW w:w="4111" w:type="dxa"/>
          </w:tcPr>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1855C6">
            <w:pPr>
              <w:jc w:val="center"/>
              <w:rPr>
                <w:rFonts w:cs="Times New Roman"/>
                <w:szCs w:val="24"/>
                <w:lang w:val="en-US"/>
              </w:rPr>
            </w:pPr>
            <w:r>
              <w:rPr>
                <w:rFonts w:cs="Times New Roman"/>
                <w:szCs w:val="24"/>
                <w:lang w:val="en-US"/>
              </w:rPr>
              <w:t xml:space="preserve">SLAMET SUDARYANTO N. ST, </w:t>
            </w:r>
            <w:r w:rsidRPr="005E45E9">
              <w:rPr>
                <w:rFonts w:cs="Times New Roman"/>
                <w:szCs w:val="24"/>
                <w:lang w:val="en-US"/>
              </w:rPr>
              <w:t>M.Kom</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996BB6" w:rsidRDefault="001855C6" w:rsidP="00B1706C">
            <w:pPr>
              <w:jc w:val="center"/>
              <w:rPr>
                <w:rFonts w:cs="Times New Roman"/>
                <w:szCs w:val="24"/>
                <w:lang w:val="id-ID"/>
              </w:rPr>
            </w:pPr>
            <w:r w:rsidRPr="005E45E9">
              <w:rPr>
                <w:rFonts w:cs="Times New Roman"/>
                <w:szCs w:val="24"/>
                <w:lang w:val="en-US"/>
              </w:rPr>
              <w:t xml:space="preserve">Dr. </w:t>
            </w:r>
            <w:r>
              <w:rPr>
                <w:rFonts w:cs="Times New Roman"/>
                <w:szCs w:val="24"/>
                <w:lang w:val="id-ID"/>
              </w:rPr>
              <w:t xml:space="preserve">Drs. </w:t>
            </w:r>
            <w:r w:rsidRPr="005E45E9">
              <w:rPr>
                <w:rFonts w:cs="Times New Roman"/>
                <w:szCs w:val="24"/>
                <w:lang w:val="en-US"/>
              </w:rPr>
              <w:t>ABDUL SYUKUR</w:t>
            </w:r>
            <w:r>
              <w:rPr>
                <w:rFonts w:cs="Times New Roman"/>
                <w:szCs w:val="24"/>
                <w:lang w:val="id-ID"/>
              </w:rPr>
              <w:t xml:space="preserve"> MM</w:t>
            </w:r>
          </w:p>
        </w:tc>
      </w:tr>
    </w:tbl>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Pr="005E45E9" w:rsidRDefault="001855C6" w:rsidP="001855C6">
      <w:pPr>
        <w:pStyle w:val="Heading1"/>
        <w:numPr>
          <w:ilvl w:val="0"/>
          <w:numId w:val="0"/>
        </w:numPr>
        <w:spacing w:before="0"/>
        <w:ind w:left="432"/>
        <w:rPr>
          <w:rFonts w:cs="Times New Roman"/>
        </w:rPr>
      </w:pPr>
      <w:bookmarkStart w:id="3" w:name="_Toc112703256"/>
      <w:bookmarkStart w:id="4" w:name="_Toc126830580"/>
      <w:bookmarkStart w:id="5" w:name="_Toc127073474"/>
      <w:r w:rsidRPr="005E45E9">
        <w:rPr>
          <w:rFonts w:cs="Times New Roman"/>
        </w:rPr>
        <w:lastRenderedPageBreak/>
        <w:t>PENGESAHAN DEWAN PENGUJI</w:t>
      </w:r>
      <w:bookmarkEnd w:id="3"/>
      <w:bookmarkEnd w:id="4"/>
      <w:bookmarkEnd w:id="5"/>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Nama</w:t>
      </w:r>
      <w:r w:rsidRPr="00F075CE">
        <w:rPr>
          <w:rFonts w:cs="Times New Roman"/>
        </w:rPr>
        <w:tab/>
      </w:r>
      <w:r w:rsidRPr="00F075CE">
        <w:rPr>
          <w:rFonts w:cs="Times New Roman"/>
        </w:rPr>
        <w:tab/>
      </w:r>
      <w:r w:rsidRPr="00F075CE">
        <w:rPr>
          <w:rFonts w:cs="Times New Roman"/>
        </w:rPr>
        <w:tab/>
        <w:t xml:space="preserve">: </w:t>
      </w:r>
      <w:r>
        <w:rPr>
          <w:rFonts w:cs="Times New Roman"/>
        </w:rPr>
        <w:t>Mohamad Abid Ardiansyah</w:t>
      </w:r>
    </w:p>
    <w:p w:rsidR="001855C6" w:rsidRPr="00F075CE" w:rsidRDefault="001855C6" w:rsidP="001855C6">
      <w:pPr>
        <w:rPr>
          <w:rFonts w:cs="Times New Roman"/>
        </w:rPr>
      </w:pPr>
      <w:r w:rsidRPr="00F075CE">
        <w:rPr>
          <w:rFonts w:cs="Times New Roman"/>
        </w:rPr>
        <w:t>NIM</w:t>
      </w:r>
      <w:r w:rsidRPr="00F075CE">
        <w:rPr>
          <w:rFonts w:cs="Times New Roman"/>
        </w:rPr>
        <w:tab/>
      </w:r>
      <w:r w:rsidRPr="00F075CE">
        <w:rPr>
          <w:rFonts w:cs="Times New Roman"/>
        </w:rPr>
        <w:tab/>
      </w:r>
      <w:r w:rsidRPr="00F075CE">
        <w:rPr>
          <w:rFonts w:cs="Times New Roman"/>
        </w:rPr>
        <w:tab/>
        <w:t>: A11.2019.</w:t>
      </w:r>
      <w:r>
        <w:rPr>
          <w:rFonts w:cs="Times New Roman"/>
        </w:rPr>
        <w:t>11825</w:t>
      </w:r>
    </w:p>
    <w:p w:rsidR="001855C6" w:rsidRPr="00F075CE" w:rsidRDefault="001855C6" w:rsidP="001855C6">
      <w:pPr>
        <w:rPr>
          <w:rFonts w:cs="Times New Roman"/>
        </w:rPr>
      </w:pPr>
      <w:r w:rsidRPr="00F075CE">
        <w:rPr>
          <w:rFonts w:cs="Times New Roman"/>
        </w:rPr>
        <w:t>Program Studi</w:t>
      </w:r>
      <w:r w:rsidRPr="00F075CE">
        <w:rPr>
          <w:rFonts w:cs="Times New Roman"/>
        </w:rPr>
        <w:tab/>
      </w:r>
      <w:r w:rsidRPr="00F075CE">
        <w:rPr>
          <w:rFonts w:cs="Times New Roman"/>
        </w:rPr>
        <w:tab/>
        <w:t>: Teknik Informatika</w:t>
      </w:r>
    </w:p>
    <w:p w:rsidR="001855C6" w:rsidRPr="00F075CE" w:rsidRDefault="001855C6" w:rsidP="001855C6">
      <w:pPr>
        <w:rPr>
          <w:rFonts w:cs="Times New Roman"/>
        </w:rPr>
      </w:pPr>
      <w:r w:rsidRPr="00F075CE">
        <w:rPr>
          <w:rFonts w:cs="Times New Roman"/>
        </w:rPr>
        <w:t>Fakultas</w:t>
      </w:r>
      <w:r w:rsidRPr="00F075CE">
        <w:rPr>
          <w:rFonts w:cs="Times New Roman"/>
        </w:rPr>
        <w:tab/>
      </w:r>
      <w:r w:rsidRPr="00F075CE">
        <w:rPr>
          <w:rFonts w:cs="Times New Roman"/>
        </w:rPr>
        <w:tab/>
        <w:t>: Ilmu Komputer</w:t>
      </w:r>
    </w:p>
    <w:p w:rsidR="001855C6" w:rsidRDefault="001855C6" w:rsidP="001855C6">
      <w:pPr>
        <w:rPr>
          <w:rFonts w:cs="Times New Roman"/>
        </w:rPr>
      </w:pPr>
      <w:r>
        <w:rPr>
          <w:rFonts w:cs="Times New Roman"/>
        </w:rPr>
        <w:t>Judul Tugas Akhir</w:t>
      </w:r>
      <w:r>
        <w:rPr>
          <w:rFonts w:cs="Times New Roman"/>
        </w:rPr>
        <w:tab/>
        <w:t>: IMPLEMENTASI WEB ENGINEERING DALAM PEMANTAUAN DAN PENGELOLAAN DATA CALON NASABAH PT. VICTORY INTERNATIONAL FUTURES SEMARANG</w:t>
      </w:r>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Tugas akhir ini telah diujikan dan dipertahankan dihadapan Dewan Penguji pada Sidang tugas akhir tan</w:t>
      </w:r>
      <w:r>
        <w:rPr>
          <w:rFonts w:cs="Times New Roman"/>
        </w:rPr>
        <w:t xml:space="preserve">ggal DD </w:t>
      </w:r>
      <w:proofErr w:type="gramStart"/>
      <w:r>
        <w:rPr>
          <w:rFonts w:cs="Times New Roman"/>
        </w:rPr>
        <w:t>MM  YYYY</w:t>
      </w:r>
      <w:proofErr w:type="gramEnd"/>
      <w:r w:rsidRPr="00F075CE">
        <w:rPr>
          <w:rFonts w:cs="Times New Roman"/>
        </w:rPr>
        <w:t xml:space="preserve">. </w:t>
      </w:r>
      <w:proofErr w:type="gramStart"/>
      <w:r w:rsidRPr="00F075CE">
        <w:rPr>
          <w:rFonts w:cs="Times New Roman"/>
        </w:rPr>
        <w:t>Menurut pandangan kami, tugas akhir ini</w:t>
      </w:r>
      <w:r>
        <w:rPr>
          <w:rFonts w:cs="Times New Roman"/>
        </w:rPr>
        <w:t xml:space="preserve"> </w:t>
      </w:r>
      <w:r w:rsidRPr="00F075CE">
        <w:rPr>
          <w:rFonts w:cs="Times New Roman"/>
        </w:rPr>
        <w:t>memadai dari segi kualitas maupun kuantitas untuk tujuan penganugrahan gelar Sarjana Komputer (S.Kom.)</w:t>
      </w:r>
      <w:proofErr w:type="gramEnd"/>
    </w:p>
    <w:p w:rsidR="001855C6" w:rsidRPr="00F075CE" w:rsidRDefault="001855C6" w:rsidP="001855C6">
      <w:pPr>
        <w:jc w:val="center"/>
        <w:rPr>
          <w:rFonts w:cs="Times New Roman"/>
        </w:rPr>
      </w:pPr>
      <w:r>
        <w:rPr>
          <w:rFonts w:cs="Times New Roman"/>
        </w:rPr>
        <w:t>Semarang, DD MM YYYY</w:t>
      </w:r>
    </w:p>
    <w:p w:rsidR="001855C6" w:rsidRPr="008A1251" w:rsidRDefault="001855C6" w:rsidP="001855C6">
      <w:pPr>
        <w:jc w:val="center"/>
        <w:rPr>
          <w:rFonts w:cs="Times New Roman"/>
        </w:rPr>
      </w:pPr>
      <w:r w:rsidRPr="00F075CE">
        <w:rPr>
          <w:rFonts w:cs="Times New Roman"/>
        </w:rPr>
        <w:t>Dewan Penguji:</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5"/>
        <w:gridCol w:w="4867"/>
      </w:tblGrid>
      <w:tr w:rsidR="001855C6" w:rsidRPr="000E7A87" w:rsidTr="00B1706C">
        <w:trPr>
          <w:jc w:val="center"/>
        </w:trPr>
        <w:tc>
          <w:tcPr>
            <w:tcW w:w="4205" w:type="dxa"/>
          </w:tcPr>
          <w:p w:rsidR="001855C6" w:rsidRPr="000E7A87" w:rsidRDefault="001855C6" w:rsidP="00B1706C">
            <w:pPr>
              <w:jc w:val="center"/>
              <w:rPr>
                <w:rFonts w:cs="Times New Roman"/>
                <w:szCs w:val="24"/>
                <w:lang w:val="id-ID"/>
              </w:rPr>
            </w:pPr>
          </w:p>
        </w:tc>
        <w:tc>
          <w:tcPr>
            <w:tcW w:w="4867" w:type="dxa"/>
          </w:tcPr>
          <w:p w:rsidR="001855C6" w:rsidRPr="000E7A87"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tc>
      </w:tr>
      <w:tr w:rsidR="001855C6" w:rsidRPr="000E7A87" w:rsidTr="00B1706C">
        <w:trPr>
          <w:jc w:val="center"/>
        </w:trPr>
        <w:tc>
          <w:tcPr>
            <w:tcW w:w="4205" w:type="dxa"/>
          </w:tcPr>
          <w:p w:rsidR="001855C6" w:rsidRPr="000E7A87" w:rsidRDefault="001855C6" w:rsidP="00B1706C">
            <w:pPr>
              <w:jc w:val="center"/>
              <w:rPr>
                <w:rFonts w:cs="Times New Roman"/>
                <w:b/>
                <w:bCs/>
                <w:szCs w:val="24"/>
                <w:u w:val="single"/>
                <w:lang w:val="id-ID"/>
              </w:rPr>
            </w:pPr>
          </w:p>
        </w:tc>
        <w:tc>
          <w:tcPr>
            <w:tcW w:w="4867" w:type="dxa"/>
          </w:tcPr>
          <w:p w:rsidR="001855C6" w:rsidRPr="000E7A87" w:rsidRDefault="001855C6" w:rsidP="00B1706C">
            <w:pPr>
              <w:jc w:val="center"/>
              <w:rPr>
                <w:rFonts w:cs="Times New Roman"/>
                <w:b/>
                <w:bCs/>
                <w:szCs w:val="24"/>
                <w:u w:val="single"/>
                <w:lang w:val="id-ID"/>
              </w:rPr>
            </w:pPr>
          </w:p>
        </w:tc>
      </w:tr>
      <w:tr w:rsidR="001855C6" w:rsidRPr="000E7A87" w:rsidTr="00B1706C">
        <w:trPr>
          <w:jc w:val="center"/>
        </w:trPr>
        <w:tc>
          <w:tcPr>
            <w:tcW w:w="4205" w:type="dxa"/>
          </w:tcPr>
          <w:p w:rsidR="001855C6" w:rsidRPr="000E7A87" w:rsidRDefault="001855C6" w:rsidP="00B1706C">
            <w:pPr>
              <w:jc w:val="center"/>
              <w:rPr>
                <w:rFonts w:cs="Times New Roman"/>
                <w:szCs w:val="24"/>
                <w:lang w:val="id-ID"/>
              </w:rPr>
            </w:pPr>
            <w:r w:rsidRPr="000E7A87">
              <w:rPr>
                <w:rFonts w:cs="Times New Roman"/>
                <w:szCs w:val="24"/>
                <w:lang w:val="id-ID"/>
              </w:rPr>
              <w:t>Anggo</w:t>
            </w:r>
            <w:r>
              <w:rPr>
                <w:rFonts w:cs="Times New Roman"/>
                <w:szCs w:val="24"/>
                <w:lang w:val="id-ID"/>
              </w:rPr>
              <w:t>t</w:t>
            </w:r>
            <w:r w:rsidRPr="000E7A87">
              <w:rPr>
                <w:rFonts w:cs="Times New Roman"/>
                <w:szCs w:val="24"/>
                <w:lang w:val="id-ID"/>
              </w:rPr>
              <w:t>a</w:t>
            </w:r>
          </w:p>
        </w:tc>
        <w:tc>
          <w:tcPr>
            <w:tcW w:w="4867" w:type="dxa"/>
          </w:tcPr>
          <w:p w:rsidR="001855C6" w:rsidRPr="000E7A87" w:rsidRDefault="001855C6" w:rsidP="00B1706C">
            <w:pPr>
              <w:jc w:val="center"/>
              <w:rPr>
                <w:rFonts w:cs="Times New Roman"/>
                <w:szCs w:val="24"/>
                <w:lang w:val="id-ID"/>
              </w:rPr>
            </w:pPr>
            <w:r w:rsidRPr="000E7A87">
              <w:rPr>
                <w:rFonts w:cs="Times New Roman"/>
                <w:szCs w:val="24"/>
                <w:lang w:val="id-ID"/>
              </w:rPr>
              <w:t>Anggota</w:t>
            </w:r>
          </w:p>
        </w:tc>
      </w:tr>
    </w:tbl>
    <w:p w:rsidR="001855C6" w:rsidRPr="000E7A87" w:rsidRDefault="001855C6" w:rsidP="001855C6">
      <w:pPr>
        <w:jc w:val="center"/>
        <w:rPr>
          <w:rFonts w:cs="Times New Roman"/>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4"/>
      </w:tblGrid>
      <w:tr w:rsidR="001855C6" w:rsidRPr="000E7A87" w:rsidTr="00B1706C">
        <w:tc>
          <w:tcPr>
            <w:tcW w:w="9016" w:type="dxa"/>
          </w:tcPr>
          <w:p w:rsidR="001855C6" w:rsidRDefault="001855C6" w:rsidP="00B1706C">
            <w:pPr>
              <w:jc w:val="center"/>
              <w:rPr>
                <w:rFonts w:cs="Times New Roman"/>
                <w:szCs w:val="24"/>
                <w:lang w:val="id-ID"/>
              </w:rPr>
            </w:pPr>
          </w:p>
          <w:p w:rsidR="001855C6"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tc>
      </w:tr>
      <w:tr w:rsidR="001855C6" w:rsidRPr="000E7A87" w:rsidTr="00B1706C">
        <w:tc>
          <w:tcPr>
            <w:tcW w:w="9016" w:type="dxa"/>
          </w:tcPr>
          <w:p w:rsidR="001855C6" w:rsidRPr="000E7A87" w:rsidRDefault="001855C6" w:rsidP="00B1706C">
            <w:pPr>
              <w:jc w:val="center"/>
              <w:rPr>
                <w:rFonts w:cs="Times New Roman"/>
                <w:b/>
                <w:bCs/>
                <w:szCs w:val="24"/>
                <w:u w:val="single"/>
                <w:lang w:val="id-ID"/>
              </w:rPr>
            </w:pPr>
          </w:p>
        </w:tc>
      </w:tr>
      <w:tr w:rsidR="001855C6" w:rsidRPr="00A029FD" w:rsidTr="00B1706C">
        <w:tc>
          <w:tcPr>
            <w:tcW w:w="9016" w:type="dxa"/>
          </w:tcPr>
          <w:p w:rsidR="001855C6" w:rsidRPr="00A029FD" w:rsidRDefault="001855C6" w:rsidP="00B1706C">
            <w:pPr>
              <w:jc w:val="center"/>
              <w:rPr>
                <w:rFonts w:cs="Times New Roman"/>
                <w:szCs w:val="24"/>
                <w:lang w:val="id-ID"/>
              </w:rPr>
            </w:pPr>
            <w:r w:rsidRPr="000E7A87">
              <w:rPr>
                <w:rFonts w:cs="Times New Roman"/>
                <w:szCs w:val="24"/>
                <w:lang w:val="id-ID"/>
              </w:rPr>
              <w:t>Ketua Penguji</w:t>
            </w:r>
          </w:p>
        </w:tc>
      </w:tr>
    </w:tbl>
    <w:p w:rsidR="00E26BDE" w:rsidRDefault="00E26BDE" w:rsidP="00031D9A">
      <w:pPr>
        <w:jc w:val="center"/>
        <w:rPr>
          <w:b/>
        </w:rPr>
      </w:pPr>
    </w:p>
    <w:p w:rsidR="00E26BDE" w:rsidRDefault="00E26BDE">
      <w:pPr>
        <w:spacing w:after="200" w:line="276" w:lineRule="auto"/>
        <w:jc w:val="left"/>
        <w:rPr>
          <w:b/>
        </w:rPr>
      </w:pPr>
      <w:r>
        <w:rPr>
          <w:b/>
        </w:rPr>
        <w:br w:type="page"/>
      </w:r>
    </w:p>
    <w:p w:rsidR="00E26BDE" w:rsidRPr="00F075CE" w:rsidRDefault="00E26BDE" w:rsidP="00E26BDE">
      <w:pPr>
        <w:pStyle w:val="Heading1"/>
        <w:numPr>
          <w:ilvl w:val="0"/>
          <w:numId w:val="0"/>
        </w:numPr>
        <w:spacing w:before="0"/>
        <w:ind w:left="432"/>
        <w:rPr>
          <w:rFonts w:cs="Times New Roman"/>
        </w:rPr>
      </w:pPr>
      <w:bookmarkStart w:id="6" w:name="_Toc126830581"/>
      <w:bookmarkStart w:id="7" w:name="_Toc127073475"/>
      <w:r>
        <w:rPr>
          <w:rFonts w:cs="Times New Roman"/>
        </w:rPr>
        <w:lastRenderedPageBreak/>
        <w:t xml:space="preserve">PERNYATAAN </w:t>
      </w:r>
      <w:r w:rsidRPr="00F075CE">
        <w:rPr>
          <w:rFonts w:cs="Times New Roman"/>
        </w:rPr>
        <w:t>KEASLIAN SKRIPSI</w:t>
      </w:r>
      <w:bookmarkEnd w:id="6"/>
      <w:bookmarkEnd w:id="7"/>
    </w:p>
    <w:p w:rsidR="00E26BDE" w:rsidRPr="00F075CE" w:rsidRDefault="00E26BDE" w:rsidP="00E26BDE">
      <w:pPr>
        <w:rPr>
          <w:rFonts w:cs="Times New Roman"/>
        </w:rPr>
      </w:pPr>
    </w:p>
    <w:p w:rsidR="00E26BDE" w:rsidRPr="00F075CE" w:rsidRDefault="00E26BDE" w:rsidP="00E26BDE">
      <w:pPr>
        <w:rPr>
          <w:rFonts w:cs="Times New Roman"/>
        </w:rPr>
      </w:pPr>
      <w:r w:rsidRPr="00F075CE">
        <w:rPr>
          <w:rFonts w:cs="Times New Roman"/>
        </w:rPr>
        <w:t>Sebagai mahasiswa Universitas Dian Nuswantoro, yang bertanda tangan di bawah ini,</w:t>
      </w:r>
    </w:p>
    <w:p w:rsidR="00E26BDE" w:rsidRPr="00F075CE" w:rsidRDefault="00E26BDE" w:rsidP="00E26BDE">
      <w:pPr>
        <w:rPr>
          <w:rFonts w:cs="Times New Roman"/>
        </w:rPr>
      </w:pPr>
      <w:r w:rsidRPr="00F075CE">
        <w:rPr>
          <w:rFonts w:cs="Times New Roman"/>
        </w:rPr>
        <w:t>Nama</w:t>
      </w:r>
      <w:r w:rsidRPr="00F075CE">
        <w:rPr>
          <w:rFonts w:cs="Times New Roman"/>
        </w:rPr>
        <w:tab/>
      </w:r>
      <w:r w:rsidRPr="00F075CE">
        <w:rPr>
          <w:rFonts w:cs="Times New Roman"/>
        </w:rPr>
        <w:tab/>
        <w:t xml:space="preserve">: </w:t>
      </w:r>
      <w:r>
        <w:rPr>
          <w:rFonts w:cs="Times New Roman"/>
        </w:rPr>
        <w:t>Mohamad Abid Ardiansyah</w:t>
      </w:r>
    </w:p>
    <w:p w:rsidR="00E26BDE" w:rsidRPr="00F075CE" w:rsidRDefault="00E26BDE" w:rsidP="00E26BDE">
      <w:pPr>
        <w:rPr>
          <w:rFonts w:cs="Times New Roman"/>
        </w:rPr>
      </w:pPr>
      <w:r w:rsidRPr="00F075CE">
        <w:rPr>
          <w:rFonts w:cs="Times New Roman"/>
        </w:rPr>
        <w:t>NIM</w:t>
      </w:r>
      <w:r w:rsidRPr="00F075CE">
        <w:rPr>
          <w:rFonts w:cs="Times New Roman"/>
        </w:rPr>
        <w:tab/>
      </w:r>
      <w:r w:rsidRPr="00F075CE">
        <w:rPr>
          <w:rFonts w:cs="Times New Roman"/>
        </w:rPr>
        <w:tab/>
        <w:t>: A11.2019.</w:t>
      </w:r>
      <w:r>
        <w:rPr>
          <w:rFonts w:cs="Times New Roman"/>
        </w:rPr>
        <w:t>11825</w:t>
      </w:r>
    </w:p>
    <w:p w:rsidR="00E26BDE" w:rsidRDefault="00E26BDE" w:rsidP="00E26BDE">
      <w:pPr>
        <w:rPr>
          <w:rFonts w:cs="Times New Roman"/>
        </w:rPr>
      </w:pPr>
      <w:r w:rsidRPr="00F075CE">
        <w:rPr>
          <w:rFonts w:cs="Times New Roman"/>
        </w:rPr>
        <w:t>Menyatakan bahwa karya ilmiah saya yang berjudul:</w:t>
      </w:r>
    </w:p>
    <w:p w:rsidR="00E26BDE" w:rsidRDefault="00B1706C" w:rsidP="00E26BDE">
      <w:pPr>
        <w:rPr>
          <w:rFonts w:cs="Times New Roman"/>
        </w:rPr>
      </w:pPr>
      <w:r>
        <w:rPr>
          <w:rFonts w:cs="Times New Roman"/>
        </w:rPr>
        <w:t xml:space="preserve">IMPLEMENTASI WEB ENGINEERING DALAM </w:t>
      </w:r>
      <w:r w:rsidR="000821ED">
        <w:rPr>
          <w:rFonts w:cs="Times New Roman"/>
        </w:rPr>
        <w:t>PEMANTAUAN DAN PENGELOLAAN DATA CALON NASABAH PT. VICTORY INTERNATIONAL FUTURES SEMARANG</w:t>
      </w:r>
    </w:p>
    <w:p w:rsidR="00E26BDE" w:rsidRPr="00F075CE" w:rsidRDefault="00E26BDE" w:rsidP="00E26BDE">
      <w:pPr>
        <w:rPr>
          <w:rFonts w:cs="Times New Roman"/>
        </w:rPr>
      </w:pPr>
      <w:proofErr w:type="gramStart"/>
      <w:r w:rsidRPr="00F075CE">
        <w:rPr>
          <w:rFonts w:cs="Times New Roman"/>
        </w:rPr>
        <w:t>merupakan</w:t>
      </w:r>
      <w:proofErr w:type="gramEnd"/>
      <w:r w:rsidRPr="00F075CE">
        <w:rPr>
          <w:rFonts w:cs="Times New Roman"/>
        </w:rPr>
        <w:t xml:space="preserve"> karya asli saya (kecuali cuplikan dan ringkasan yang masing-masing telah saya jelaskan sumbernya dan perangkat pendukung seperti web cam dll). Apabila di kemudian hari, karya saya disinyalir bukan merupakan karya asli saya, yang disertai dengan bukti-bukti yang cukup, maka saya bersedia untuk dibatalkan gelar saya beserta hak dan kewajiban yang melekat pada gelar tersebut.Demikian </w:t>
      </w:r>
      <w:proofErr w:type="gramStart"/>
      <w:r w:rsidRPr="00F075CE">
        <w:rPr>
          <w:rFonts w:cs="Times New Roman"/>
        </w:rPr>
        <w:t>surat</w:t>
      </w:r>
      <w:proofErr w:type="gramEnd"/>
      <w:r w:rsidRPr="00F075CE">
        <w:rPr>
          <w:rFonts w:cs="Times New Roman"/>
        </w:rPr>
        <w:t xml:space="preserve"> pernyataan ini saya buat dengan sebenarnya.</w:t>
      </w:r>
    </w:p>
    <w:p w:rsidR="00E26BDE" w:rsidRPr="00F075CE" w:rsidRDefault="00E26BDE" w:rsidP="00E26BDE">
      <w:pPr>
        <w:rPr>
          <w:rFonts w:cs="Times New Roman"/>
        </w:rPr>
      </w:pPr>
    </w:p>
    <w:p w:rsidR="00E26BDE" w:rsidRPr="00F075CE" w:rsidRDefault="00E26BDE" w:rsidP="00E26BDE">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sidRPr="00F075CE">
        <w:rPr>
          <w:rFonts w:cs="Times New Roman"/>
        </w:rPr>
        <w:t>Dibuat di</w:t>
      </w:r>
      <w:r w:rsidRPr="00F075CE">
        <w:rPr>
          <w:rFonts w:cs="Times New Roman"/>
        </w:rPr>
        <w:tab/>
        <w:t>: Semarang</w:t>
      </w:r>
    </w:p>
    <w:p w:rsidR="00E26BDE" w:rsidRPr="00F075CE" w:rsidRDefault="00E26BDE" w:rsidP="00E26BDE">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Pada tanggal</w:t>
      </w:r>
      <w:r>
        <w:rPr>
          <w:rFonts w:cs="Times New Roman"/>
        </w:rPr>
        <w:tab/>
        <w:t xml:space="preserve">: </w:t>
      </w:r>
      <w:r w:rsidR="000821ED">
        <w:rPr>
          <w:rFonts w:cs="Times New Roman"/>
        </w:rPr>
        <w:t>DD MM YYYY</w:t>
      </w:r>
    </w:p>
    <w:p w:rsidR="00E26BDE" w:rsidRPr="00F075CE" w:rsidRDefault="00E26BDE" w:rsidP="00E26BDE">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t xml:space="preserve">         Yang menyatakan</w:t>
      </w:r>
    </w:p>
    <w:p w:rsidR="00E26BDE" w:rsidRPr="00F075CE" w:rsidRDefault="00E26BDE" w:rsidP="00E26BDE">
      <w:pPr>
        <w:rPr>
          <w:rFonts w:cs="Times New Roman"/>
        </w:rPr>
      </w:pPr>
    </w:p>
    <w:p w:rsidR="00E26BDE" w:rsidRPr="00F075CE" w:rsidRDefault="00E26BDE" w:rsidP="00E26BDE">
      <w:pPr>
        <w:rPr>
          <w:rFonts w:cs="Times New Roman"/>
        </w:rPr>
      </w:pPr>
    </w:p>
    <w:p w:rsidR="00E26BDE" w:rsidRPr="00F075CE" w:rsidRDefault="00E26BDE" w:rsidP="00E26BDE">
      <w:pPr>
        <w:rPr>
          <w:rFonts w:cs="Times New Roman"/>
        </w:rPr>
      </w:pPr>
    </w:p>
    <w:p w:rsidR="00E26BDE" w:rsidRPr="000821ED" w:rsidRDefault="00E26BDE" w:rsidP="00E26BDE">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000821ED">
        <w:rPr>
          <w:rFonts w:cs="Times New Roman"/>
        </w:rPr>
        <w:t>Mohamad Abid Ardiansyah</w:t>
      </w:r>
    </w:p>
    <w:p w:rsidR="00A4167C" w:rsidRDefault="00A4167C" w:rsidP="00A4167C">
      <w:pPr>
        <w:pStyle w:val="Heading1"/>
        <w:numPr>
          <w:ilvl w:val="0"/>
          <w:numId w:val="0"/>
        </w:numPr>
        <w:spacing w:before="0"/>
        <w:ind w:left="432"/>
      </w:pPr>
      <w:r>
        <w:rPr>
          <w:b w:val="0"/>
        </w:rPr>
        <w:br w:type="page"/>
      </w:r>
      <w:bookmarkStart w:id="8" w:name="_Toc126830582"/>
      <w:bookmarkStart w:id="9" w:name="_Toc127073476"/>
      <w:r w:rsidRPr="00F075CE">
        <w:lastRenderedPageBreak/>
        <w:t>PERNYATAAN PERSETUJUAN PUBLIKASI KARYA ILMIAH UNTUK KEPENTINGAN AKADEMIS</w:t>
      </w:r>
      <w:bookmarkEnd w:id="8"/>
      <w:bookmarkEnd w:id="9"/>
    </w:p>
    <w:p w:rsidR="00A4167C" w:rsidRPr="00494233" w:rsidRDefault="00A4167C" w:rsidP="00A4167C"/>
    <w:p w:rsidR="00A4167C" w:rsidRDefault="00A4167C" w:rsidP="00F2205C">
      <w:pPr>
        <w:rPr>
          <w:rFonts w:cs="Times New Roman"/>
        </w:rPr>
      </w:pPr>
      <w:r w:rsidRPr="00F075CE">
        <w:rPr>
          <w:rFonts w:cs="Times New Roman"/>
        </w:rPr>
        <w:t>Sebagai mahasiswa Universitas Dian Nuswantoro, yang bertanda tangan di bawah ini, saya:</w:t>
      </w:r>
    </w:p>
    <w:p w:rsidR="00A4167C" w:rsidRPr="00F075CE" w:rsidRDefault="00A4167C" w:rsidP="00F2205C">
      <w:pPr>
        <w:rPr>
          <w:rFonts w:cs="Times New Roman"/>
        </w:rPr>
      </w:pPr>
      <w:r w:rsidRPr="00F075CE">
        <w:rPr>
          <w:rFonts w:cs="Times New Roman"/>
        </w:rPr>
        <w:t>Nama</w:t>
      </w:r>
      <w:r w:rsidRPr="00F075CE">
        <w:rPr>
          <w:rFonts w:cs="Times New Roman"/>
        </w:rPr>
        <w:tab/>
      </w:r>
      <w:r w:rsidRPr="00F075CE">
        <w:rPr>
          <w:rFonts w:cs="Times New Roman"/>
        </w:rPr>
        <w:tab/>
        <w:t xml:space="preserve">: </w:t>
      </w:r>
      <w:r w:rsidR="006D3631">
        <w:rPr>
          <w:rFonts w:cs="Times New Roman"/>
        </w:rPr>
        <w:t>Mohamad Abid Ardiansyah</w:t>
      </w:r>
    </w:p>
    <w:p w:rsidR="00A4167C" w:rsidRDefault="00A4167C" w:rsidP="00F2205C">
      <w:pPr>
        <w:rPr>
          <w:rFonts w:cs="Times New Roman"/>
        </w:rPr>
      </w:pPr>
      <w:r w:rsidRPr="00F075CE">
        <w:rPr>
          <w:rFonts w:cs="Times New Roman"/>
        </w:rPr>
        <w:t>NIM</w:t>
      </w:r>
      <w:r w:rsidRPr="00F075CE">
        <w:rPr>
          <w:rFonts w:cs="Times New Roman"/>
        </w:rPr>
        <w:tab/>
      </w:r>
      <w:r w:rsidRPr="00F075CE">
        <w:rPr>
          <w:rFonts w:cs="Times New Roman"/>
        </w:rPr>
        <w:tab/>
        <w:t>: A11.2019.</w:t>
      </w:r>
      <w:r w:rsidR="006D3631">
        <w:rPr>
          <w:rFonts w:cs="Times New Roman"/>
        </w:rPr>
        <w:t>11825</w:t>
      </w:r>
    </w:p>
    <w:p w:rsidR="00A4167C" w:rsidRPr="00F075CE" w:rsidRDefault="00A4167C" w:rsidP="00F2205C">
      <w:pPr>
        <w:rPr>
          <w:rFonts w:cs="Times New Roman"/>
        </w:rPr>
      </w:pPr>
      <w:proofErr w:type="gramStart"/>
      <w:r w:rsidRPr="00F075CE">
        <w:rPr>
          <w:rFonts w:cs="Times New Roman"/>
        </w:rPr>
        <w:t>demi</w:t>
      </w:r>
      <w:proofErr w:type="gramEnd"/>
      <w:r w:rsidRPr="00F075CE">
        <w:rPr>
          <w:rFonts w:cs="Times New Roman"/>
        </w:rPr>
        <w:t xml:space="preserve"> mengembangkan Ilmu Pengetahuan, menyetujui untuk memberikan kepada Universitas Dian Nuswantoro Hak Bebas Royalti Non-Ekskusif (Non-exclusive Royalty-Free Right) atas karya ilmiah saya yang berjudul:</w:t>
      </w:r>
      <w:r>
        <w:rPr>
          <w:rFonts w:cs="Times New Roman"/>
        </w:rPr>
        <w:t xml:space="preserve"> </w:t>
      </w:r>
      <w:r w:rsidR="00F2205C">
        <w:rPr>
          <w:rFonts w:cs="Times New Roman"/>
        </w:rPr>
        <w:t>IMPLEMENTASI WEB ENGINEERING DALAM PEMANTAUAN DAN PENGELOLAAN DATA CALON NASABAH PT. VICTORY INTERNATIONAL FUTURES SEMARANG</w:t>
      </w:r>
      <w:r w:rsidR="00B839C4">
        <w:rPr>
          <w:rFonts w:cs="Times New Roman"/>
        </w:rPr>
        <w:t xml:space="preserve"> </w:t>
      </w:r>
      <w:r>
        <w:rPr>
          <w:rFonts w:cs="Times New Roman"/>
        </w:rPr>
        <w:t xml:space="preserve"> </w:t>
      </w:r>
      <w:r w:rsidRPr="00F075CE">
        <w:rPr>
          <w:rFonts w:cs="Times New Roman"/>
        </w:rPr>
        <w:t>beserta perangkat yang diperlukan (bila ada). Dengan Hak Bebas Royalti Non-Eksklusif ini Universitas Dian Nuswantoro berhak untuk menyimpan, mengcopy ulang (memperbanyak), menggunakan, mengelolanya dalam bentuk pangkalan data (database), mendistribusikannya dan menampilkan/mempublikasikannya di internet atau media lain untuk kepentingan akademis tanpa perlu meminta ijin dari saya selama tetap mencantumkan nama saya sebagai penulis/pencipta.</w:t>
      </w:r>
    </w:p>
    <w:p w:rsidR="00A4167C" w:rsidRPr="00F075CE" w:rsidRDefault="00A4167C" w:rsidP="00F2205C">
      <w:pPr>
        <w:rPr>
          <w:rFonts w:cs="Times New Roman"/>
        </w:rPr>
      </w:pPr>
      <w:proofErr w:type="gramStart"/>
      <w:r w:rsidRPr="00F075CE">
        <w:rPr>
          <w:rFonts w:cs="Times New Roman"/>
        </w:rPr>
        <w:t>Saya bersedia untuk menanggung secara pribadi, tanpa melibatkan pihak Universitas Dian Nuswantoro, segala bentuk tuntutan hukum yang timbul atas pelanggaran Hak Cipta dalam karya ilmiah saya ini.</w:t>
      </w:r>
      <w:proofErr w:type="gramEnd"/>
      <w:r w:rsidRPr="00F075CE">
        <w:rPr>
          <w:rFonts w:cs="Times New Roman"/>
        </w:rPr>
        <w:t xml:space="preserve"> Demikian </w:t>
      </w:r>
      <w:proofErr w:type="gramStart"/>
      <w:r w:rsidRPr="00F075CE">
        <w:rPr>
          <w:rFonts w:cs="Times New Roman"/>
        </w:rPr>
        <w:t>surat</w:t>
      </w:r>
      <w:proofErr w:type="gramEnd"/>
      <w:r w:rsidRPr="00F075CE">
        <w:rPr>
          <w:rFonts w:cs="Times New Roman"/>
        </w:rPr>
        <w:t xml:space="preserve"> pernyataan ini saya buat dengan sebenarnya.</w:t>
      </w:r>
    </w:p>
    <w:p w:rsidR="00A4167C" w:rsidRPr="00F075CE" w:rsidRDefault="00A4167C" w:rsidP="00F2205C">
      <w:pPr>
        <w:rPr>
          <w:rFonts w:cs="Times New Roman"/>
        </w:rPr>
      </w:pPr>
    </w:p>
    <w:p w:rsidR="00A4167C" w:rsidRPr="00F075CE" w:rsidRDefault="00A4167C" w:rsidP="00F2205C">
      <w:pPr>
        <w:ind w:left="2880" w:firstLine="720"/>
        <w:rPr>
          <w:rFonts w:cs="Times New Roman"/>
        </w:rPr>
      </w:pPr>
      <w:r w:rsidRPr="00F075CE">
        <w:rPr>
          <w:rFonts w:cs="Times New Roman"/>
        </w:rPr>
        <w:t>Dibuat di</w:t>
      </w:r>
      <w:r w:rsidRPr="00F075CE">
        <w:rPr>
          <w:rFonts w:cs="Times New Roman"/>
        </w:rPr>
        <w:tab/>
        <w:t>: Semarang</w:t>
      </w:r>
    </w:p>
    <w:p w:rsidR="00A4167C" w:rsidRPr="00C27CF5" w:rsidRDefault="00A4167C" w:rsidP="00F2205C">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t>Pada tanggal</w:t>
      </w:r>
      <w:r>
        <w:rPr>
          <w:rFonts w:cs="Times New Roman"/>
        </w:rPr>
        <w:tab/>
        <w:t xml:space="preserve">: </w:t>
      </w:r>
      <w:r w:rsidR="00C27CF5">
        <w:rPr>
          <w:rFonts w:cs="Times New Roman"/>
        </w:rPr>
        <w:t>DD MM YYYY</w:t>
      </w:r>
    </w:p>
    <w:p w:rsidR="00A4167C" w:rsidRPr="00F075CE" w:rsidRDefault="00A4167C" w:rsidP="00F2205C">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t xml:space="preserve">       Yang menyatakan</w:t>
      </w:r>
    </w:p>
    <w:p w:rsidR="00A4167C" w:rsidRPr="00F075CE" w:rsidRDefault="00A4167C" w:rsidP="00F2205C">
      <w:pPr>
        <w:rPr>
          <w:rFonts w:cs="Times New Roman"/>
        </w:rPr>
      </w:pPr>
    </w:p>
    <w:p w:rsidR="00A4167C" w:rsidRPr="00F075CE" w:rsidRDefault="00A4167C" w:rsidP="00F2205C">
      <w:pPr>
        <w:rPr>
          <w:rFonts w:cs="Times New Roman"/>
        </w:rPr>
      </w:pPr>
    </w:p>
    <w:p w:rsidR="00A4167C" w:rsidRPr="00F075CE" w:rsidRDefault="00A4167C" w:rsidP="00F2205C">
      <w:pPr>
        <w:rPr>
          <w:rFonts w:cs="Times New Roman"/>
        </w:rPr>
      </w:pPr>
    </w:p>
    <w:p w:rsidR="00A4167C" w:rsidRPr="00B839C4" w:rsidRDefault="00A4167C" w:rsidP="00F2205C">
      <w:pPr>
        <w:spacing w:after="200"/>
        <w:jc w:val="left"/>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Pr>
          <w:rFonts w:cs="Times New Roman"/>
        </w:rPr>
        <w:t xml:space="preserve">      </w:t>
      </w:r>
      <w:r w:rsidR="00B839C4">
        <w:rPr>
          <w:rFonts w:cs="Times New Roman"/>
        </w:rPr>
        <w:t>Mohamad Abid Ardiansyah</w:t>
      </w:r>
    </w:p>
    <w:p w:rsidR="00204851" w:rsidRPr="005C52D7" w:rsidRDefault="00204851" w:rsidP="00204851">
      <w:pPr>
        <w:pStyle w:val="Heading1"/>
        <w:numPr>
          <w:ilvl w:val="0"/>
          <w:numId w:val="0"/>
        </w:numPr>
        <w:spacing w:before="0"/>
        <w:ind w:left="432"/>
      </w:pPr>
      <w:bookmarkStart w:id="10" w:name="_Toc126830583"/>
      <w:bookmarkStart w:id="11" w:name="_Toc127073477"/>
      <w:r>
        <w:lastRenderedPageBreak/>
        <w:t>UCAPAN TERIMA KASIH</w:t>
      </w:r>
      <w:bookmarkEnd w:id="10"/>
      <w:bookmarkEnd w:id="11"/>
    </w:p>
    <w:p w:rsidR="00204851" w:rsidRPr="00F075CE" w:rsidRDefault="00204851" w:rsidP="00204851">
      <w:pPr>
        <w:spacing w:line="276" w:lineRule="auto"/>
        <w:rPr>
          <w:rFonts w:cs="Times New Roman"/>
        </w:rPr>
      </w:pPr>
      <w:proofErr w:type="gramStart"/>
      <w:r w:rsidRPr="00F075CE">
        <w:rPr>
          <w:rFonts w:cs="Times New Roman"/>
        </w:rPr>
        <w:t>Dengan memanjatkan puji syukur kehadirat Allah SWT.</w:t>
      </w:r>
      <w:proofErr w:type="gramEnd"/>
      <w:r w:rsidRPr="00F075CE">
        <w:rPr>
          <w:rFonts w:cs="Times New Roman"/>
        </w:rPr>
        <w:t xml:space="preserve"> Tuhan Yang Maha Pengasih dan Maha Penyayang yang telah melimpahkan segala rahmat, hidayah dan inayah-Nya kepada penulis sehingga laporan tugas akhir dengan judul “</w:t>
      </w:r>
      <w:r>
        <w:rPr>
          <w:rFonts w:cs="Times New Roman"/>
        </w:rPr>
        <w:t>IMPLEMENTASI WEB ENGINEERING DALAM PEMANTAUAN DAN PENGELOLAAN DATA CALON NASABAH PT. VICTORY INTERNATIONAL FUTURES SEMARANG</w:t>
      </w:r>
      <w:r w:rsidRPr="00F075CE">
        <w:rPr>
          <w:rFonts w:cs="Times New Roman"/>
        </w:rPr>
        <w:t>” dapat penulis selesaikan sesuai dengan rencana karena dukungan dari berbagai pihak yang tidak ternilai besarnya. Oleh karena itu penulis menyampaikan terimakasih kepada:</w:t>
      </w:r>
    </w:p>
    <w:p w:rsidR="00204851" w:rsidRPr="00F075CE" w:rsidRDefault="00204851" w:rsidP="00204851">
      <w:pPr>
        <w:pStyle w:val="ListParagraph"/>
        <w:numPr>
          <w:ilvl w:val="0"/>
          <w:numId w:val="33"/>
        </w:numPr>
        <w:rPr>
          <w:rFonts w:cs="Times New Roman"/>
        </w:rPr>
      </w:pPr>
      <w:r w:rsidRPr="00F075CE">
        <w:rPr>
          <w:rFonts w:cs="Times New Roman"/>
        </w:rPr>
        <w:t>Prof. Dr.Ir. Edi Noersasongko</w:t>
      </w:r>
      <w:proofErr w:type="gramStart"/>
      <w:r w:rsidRPr="00F075CE">
        <w:rPr>
          <w:rFonts w:cs="Times New Roman"/>
        </w:rPr>
        <w:t>,M.Kom</w:t>
      </w:r>
      <w:proofErr w:type="gramEnd"/>
      <w:r w:rsidRPr="00F075CE">
        <w:rPr>
          <w:rFonts w:cs="Times New Roman"/>
        </w:rPr>
        <w:t>, selaku Rektor Universitas Dian Nuswantoro Semarang.</w:t>
      </w:r>
    </w:p>
    <w:p w:rsidR="00204851" w:rsidRPr="00F075CE" w:rsidRDefault="00204851" w:rsidP="00204851">
      <w:pPr>
        <w:pStyle w:val="ListParagraph"/>
        <w:numPr>
          <w:ilvl w:val="0"/>
          <w:numId w:val="33"/>
        </w:numPr>
        <w:rPr>
          <w:rFonts w:cs="Times New Roman"/>
        </w:rPr>
      </w:pPr>
      <w:r w:rsidRPr="00F075CE">
        <w:rPr>
          <w:rFonts w:cs="Times New Roman"/>
        </w:rPr>
        <w:t>Dr.</w:t>
      </w:r>
      <w:r>
        <w:rPr>
          <w:rFonts w:cs="Times New Roman"/>
          <w:lang w:val="id-ID"/>
        </w:rPr>
        <w:t xml:space="preserve"> Drs.</w:t>
      </w:r>
      <w:r w:rsidRPr="00F075CE">
        <w:rPr>
          <w:rFonts w:cs="Times New Roman"/>
        </w:rPr>
        <w:t xml:space="preserve"> Abdul Syukur,</w:t>
      </w:r>
      <w:r>
        <w:rPr>
          <w:rFonts w:cs="Times New Roman"/>
          <w:lang w:val="id-ID"/>
        </w:rPr>
        <w:t xml:space="preserve"> MM</w:t>
      </w:r>
      <w:r>
        <w:rPr>
          <w:rFonts w:cs="Times New Roman"/>
        </w:rPr>
        <w:t xml:space="preserve"> selaku Dekan Fakultas Ilmu Komputer Universitas Dian Nuswantoro Semarang.</w:t>
      </w:r>
    </w:p>
    <w:p w:rsidR="00204851" w:rsidRPr="00F075CE" w:rsidRDefault="00204851" w:rsidP="00204851">
      <w:pPr>
        <w:pStyle w:val="ListParagraph"/>
        <w:numPr>
          <w:ilvl w:val="0"/>
          <w:numId w:val="33"/>
        </w:numPr>
        <w:rPr>
          <w:rFonts w:cs="Times New Roman"/>
        </w:rPr>
      </w:pPr>
      <w:r>
        <w:rPr>
          <w:rFonts w:cs="Times New Roman"/>
          <w:lang w:val="id-ID"/>
        </w:rPr>
        <w:t>Sri Winarno,</w:t>
      </w:r>
      <w:r>
        <w:rPr>
          <w:rFonts w:cs="Times New Roman"/>
        </w:rPr>
        <w:t xml:space="preserve"> Ph.D., </w:t>
      </w:r>
      <w:proofErr w:type="gramStart"/>
      <w:r>
        <w:rPr>
          <w:rFonts w:cs="Times New Roman"/>
        </w:rPr>
        <w:t>selaku</w:t>
      </w:r>
      <w:proofErr w:type="gramEnd"/>
      <w:r>
        <w:rPr>
          <w:rFonts w:cs="Times New Roman"/>
        </w:rPr>
        <w:t xml:space="preserve"> Ketua Program Studi</w:t>
      </w:r>
      <w:r w:rsidRPr="00F075CE">
        <w:rPr>
          <w:rFonts w:cs="Times New Roman"/>
        </w:rPr>
        <w:t xml:space="preserve"> Teknik Informatika</w:t>
      </w:r>
      <w:r>
        <w:rPr>
          <w:rFonts w:cs="Times New Roman"/>
        </w:rPr>
        <w:t xml:space="preserve"> Universitas Dian Nuswantoro Semarang.</w:t>
      </w:r>
    </w:p>
    <w:p w:rsidR="00204851" w:rsidRPr="00F075CE" w:rsidRDefault="005B6418" w:rsidP="005B6418">
      <w:pPr>
        <w:pStyle w:val="ListParagraph"/>
        <w:numPr>
          <w:ilvl w:val="0"/>
          <w:numId w:val="33"/>
        </w:numPr>
        <w:rPr>
          <w:rFonts w:cs="Times New Roman"/>
        </w:rPr>
      </w:pPr>
      <w:r w:rsidRPr="005B6418">
        <w:rPr>
          <w:rFonts w:cs="Times New Roman"/>
        </w:rPr>
        <w:t>SLAMET SUDARYANTO N. ST, M.Kom</w:t>
      </w:r>
      <w:r w:rsidR="00204851">
        <w:rPr>
          <w:rFonts w:cs="Times New Roman"/>
        </w:rPr>
        <w:t>, s</w:t>
      </w:r>
      <w:r w:rsidR="00204851" w:rsidRPr="00F075CE">
        <w:rPr>
          <w:rFonts w:cs="Times New Roman"/>
        </w:rPr>
        <w:t xml:space="preserve">elaku pembimbing tugas akhir yang </w:t>
      </w:r>
      <w:proofErr w:type="gramStart"/>
      <w:r w:rsidR="00204851" w:rsidRPr="00F075CE">
        <w:rPr>
          <w:rFonts w:cs="Times New Roman"/>
        </w:rPr>
        <w:t xml:space="preserve">memberikan </w:t>
      </w:r>
      <w:r w:rsidR="007550E1">
        <w:rPr>
          <w:rFonts w:cs="Times New Roman"/>
        </w:rPr>
        <w:t xml:space="preserve"> </w:t>
      </w:r>
      <w:r w:rsidR="00204851" w:rsidRPr="00F075CE">
        <w:rPr>
          <w:rFonts w:cs="Times New Roman"/>
        </w:rPr>
        <w:t>ide</w:t>
      </w:r>
      <w:proofErr w:type="gramEnd"/>
      <w:r w:rsidR="00204851" w:rsidRPr="00F075CE">
        <w:rPr>
          <w:rFonts w:cs="Times New Roman"/>
        </w:rPr>
        <w:t xml:space="preserve"> penelitian, memberikan informasi refrensi yang penulis butuhkan dan bimbingan yang berkaitan dengan penelitian penulis.</w:t>
      </w:r>
    </w:p>
    <w:p w:rsidR="00204851" w:rsidRPr="00F075CE" w:rsidRDefault="00204851" w:rsidP="00204851">
      <w:pPr>
        <w:pStyle w:val="ListParagraph"/>
        <w:numPr>
          <w:ilvl w:val="0"/>
          <w:numId w:val="33"/>
        </w:numPr>
        <w:rPr>
          <w:rFonts w:cs="Times New Roman"/>
        </w:rPr>
      </w:pPr>
      <w:r w:rsidRPr="00F075CE">
        <w:rPr>
          <w:rFonts w:cs="Times New Roman"/>
        </w:rPr>
        <w:t>Dosen-dosen pengampu di Fakultas Ilmu Komputer Teknik Informatika Universitas Dian Nuswantoro Semarang yang telah memberikan ilmu dan pengalamannya masing-masing, sehingga penulis dapat mengimplementasikan ilmu yang telah disampaikan.</w:t>
      </w:r>
    </w:p>
    <w:p w:rsidR="00204851" w:rsidRPr="00F075CE" w:rsidRDefault="00204851" w:rsidP="00204851">
      <w:pPr>
        <w:pStyle w:val="ListParagraph"/>
        <w:numPr>
          <w:ilvl w:val="0"/>
          <w:numId w:val="33"/>
        </w:numPr>
        <w:rPr>
          <w:rFonts w:cs="Times New Roman"/>
        </w:rPr>
      </w:pPr>
      <w:r>
        <w:rPr>
          <w:rFonts w:cs="Times New Roman"/>
        </w:rPr>
        <w:t xml:space="preserve">Manager </w:t>
      </w:r>
      <w:proofErr w:type="gramStart"/>
      <w:r>
        <w:rPr>
          <w:rFonts w:cs="Times New Roman"/>
        </w:rPr>
        <w:t>dan</w:t>
      </w:r>
      <w:proofErr w:type="gramEnd"/>
      <w:r>
        <w:rPr>
          <w:rFonts w:cs="Times New Roman"/>
        </w:rPr>
        <w:t xml:space="preserve"> Marketing PT. VICTORY INTERNATIONAL FUTURES SEMARANG yang </w:t>
      </w:r>
      <w:r w:rsidRPr="00F075CE">
        <w:rPr>
          <w:rFonts w:cs="Times New Roman"/>
        </w:rPr>
        <w:t>telah memberikan data-data untuk keperluan penyusunan tugas akhir ini hingga terbentuknya s</w:t>
      </w:r>
      <w:r>
        <w:rPr>
          <w:rFonts w:cs="Times New Roman"/>
        </w:rPr>
        <w:t>i</w:t>
      </w:r>
      <w:r w:rsidRPr="00F075CE">
        <w:rPr>
          <w:rFonts w:cs="Times New Roman"/>
        </w:rPr>
        <w:t>stem aplikasi.</w:t>
      </w:r>
    </w:p>
    <w:p w:rsidR="00204851" w:rsidRDefault="00204851" w:rsidP="00204851">
      <w:pPr>
        <w:spacing w:line="276" w:lineRule="auto"/>
        <w:rPr>
          <w:rFonts w:cs="Times New Roman"/>
        </w:rPr>
      </w:pPr>
      <w:proofErr w:type="gramStart"/>
      <w:r w:rsidRPr="00F075CE">
        <w:rPr>
          <w:rFonts w:cs="Times New Roman"/>
        </w:rPr>
        <w:t>Semoga Tuhan yang Maha Esa memberikan balasan yang lebih besar kepada beliau-beliau, dan pada akhirnya penulis berharap bahwa penulisan laporan tugas akhir ini dapat bermanfaat dan berguna sebagaimana fungsinya.</w:t>
      </w:r>
      <w:proofErr w:type="gramEnd"/>
      <w:r w:rsidRPr="00F075CE">
        <w:rPr>
          <w:rFonts w:cs="Times New Roman"/>
        </w:rPr>
        <w:t xml:space="preserve"> </w:t>
      </w:r>
    </w:p>
    <w:p w:rsidR="00204851" w:rsidRPr="0061130B" w:rsidRDefault="00204851" w:rsidP="00204851">
      <w:pPr>
        <w:jc w:val="right"/>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 xml:space="preserve">       Semarang, </w:t>
      </w:r>
      <w:r w:rsidR="0061130B">
        <w:rPr>
          <w:rFonts w:cs="Times New Roman"/>
        </w:rPr>
        <w:t>DD MM YY</w:t>
      </w:r>
    </w:p>
    <w:p w:rsidR="00204851" w:rsidRDefault="00204851" w:rsidP="00204851">
      <w:pPr>
        <w:rPr>
          <w:rFonts w:cs="Times New Roman"/>
        </w:rPr>
      </w:pPr>
    </w:p>
    <w:p w:rsidR="00204851" w:rsidRDefault="00204851" w:rsidP="00204851">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p>
    <w:p w:rsidR="00370BEE" w:rsidRDefault="00375CA3" w:rsidP="00204851">
      <w:pPr>
        <w:jc w:val="right"/>
        <w:rPr>
          <w:rFonts w:cs="Times New Roman"/>
        </w:rPr>
      </w:pPr>
      <w:r>
        <w:rPr>
          <w:rFonts w:cs="Times New Roman"/>
        </w:rPr>
        <w:t>Mohamad Abid Ardiansyah</w:t>
      </w:r>
    </w:p>
    <w:p w:rsidR="000D668A" w:rsidRPr="005C52D7" w:rsidRDefault="00370BEE" w:rsidP="000D668A">
      <w:pPr>
        <w:pStyle w:val="Heading1"/>
        <w:numPr>
          <w:ilvl w:val="0"/>
          <w:numId w:val="0"/>
        </w:numPr>
        <w:spacing w:line="276" w:lineRule="auto"/>
        <w:ind w:left="432"/>
        <w:rPr>
          <w:rFonts w:cs="Times New Roman"/>
          <w:b w:val="0"/>
        </w:rPr>
      </w:pPr>
      <w:r>
        <w:rPr>
          <w:rFonts w:cs="Times New Roman"/>
        </w:rPr>
        <w:br w:type="page"/>
      </w:r>
      <w:bookmarkStart w:id="12" w:name="_Toc126830584"/>
      <w:bookmarkStart w:id="13" w:name="_Toc127073478"/>
      <w:r w:rsidR="000D668A" w:rsidRPr="005C52D7">
        <w:rPr>
          <w:rStyle w:val="Heading1Char"/>
          <w:b/>
        </w:rPr>
        <w:lastRenderedPageBreak/>
        <w:t>ABSTRAK</w:t>
      </w:r>
      <w:bookmarkEnd w:id="12"/>
      <w:bookmarkEnd w:id="13"/>
    </w:p>
    <w:p w:rsidR="000D668A" w:rsidRDefault="000D668A" w:rsidP="000D668A">
      <w:pPr>
        <w:spacing w:line="276" w:lineRule="auto"/>
      </w:pPr>
    </w:p>
    <w:p w:rsidR="0095664C" w:rsidRDefault="0095664C" w:rsidP="0095664C">
      <w:pPr>
        <w:spacing w:after="200" w:line="276" w:lineRule="auto"/>
        <w:jc w:val="center"/>
        <w:rPr>
          <w:rStyle w:val="Heading1Char"/>
        </w:rPr>
      </w:pPr>
    </w:p>
    <w:p w:rsidR="0095664C" w:rsidRDefault="0095664C">
      <w:pPr>
        <w:spacing w:after="200" w:line="276" w:lineRule="auto"/>
        <w:jc w:val="left"/>
        <w:rPr>
          <w:rStyle w:val="Heading1Char"/>
        </w:rPr>
      </w:pPr>
      <w:r>
        <w:rPr>
          <w:rStyle w:val="Heading1Char"/>
        </w:rPr>
        <w:br w:type="page"/>
      </w:r>
    </w:p>
    <w:p w:rsidR="00370BEE" w:rsidRDefault="00370BEE">
      <w:pPr>
        <w:spacing w:after="200" w:line="276" w:lineRule="auto"/>
        <w:jc w:val="left"/>
        <w:rPr>
          <w:rFonts w:cs="Times New Roman"/>
        </w:rPr>
      </w:pPr>
    </w:p>
    <w:bookmarkStart w:id="14" w:name="_Toc127073479" w:displacedByCustomXml="next"/>
    <w:sdt>
      <w:sdtPr>
        <w:rPr>
          <w:rFonts w:eastAsiaTheme="minorHAnsi" w:cstheme="minorBidi"/>
          <w:b w:val="0"/>
          <w:bCs w:val="0"/>
          <w:sz w:val="24"/>
          <w:szCs w:val="22"/>
        </w:rPr>
        <w:id w:val="-250361894"/>
        <w:docPartObj>
          <w:docPartGallery w:val="Table of Contents"/>
          <w:docPartUnique/>
        </w:docPartObj>
      </w:sdtPr>
      <w:sdtEndPr>
        <w:rPr>
          <w:noProof/>
        </w:rPr>
      </w:sdtEndPr>
      <w:sdtContent>
        <w:p w:rsidR="00F0270F" w:rsidRDefault="00F0270F" w:rsidP="00F0270F">
          <w:pPr>
            <w:pStyle w:val="Heading1"/>
            <w:numPr>
              <w:ilvl w:val="0"/>
              <w:numId w:val="0"/>
            </w:numPr>
            <w:ind w:left="432"/>
          </w:pPr>
          <w:r w:rsidRPr="00E31A08">
            <w:t>Daftar Isi</w:t>
          </w:r>
          <w:bookmarkEnd w:id="14"/>
        </w:p>
        <w:p w:rsidR="00A96535" w:rsidRDefault="00F32C20">
          <w:pPr>
            <w:pStyle w:val="TOC1"/>
            <w:tabs>
              <w:tab w:val="right" w:leader="dot" w:pos="7928"/>
            </w:tabs>
            <w:rPr>
              <w:rFonts w:asciiTheme="minorHAnsi" w:eastAsiaTheme="minorEastAsia" w:hAnsiTheme="minorHAnsi"/>
              <w:noProof/>
              <w:sz w:val="22"/>
            </w:rPr>
          </w:pPr>
          <w:r>
            <w:fldChar w:fldCharType="begin"/>
          </w:r>
          <w:r>
            <w:instrText xml:space="preserve"> TOC \o "1-3" \h \z \u </w:instrText>
          </w:r>
          <w:r>
            <w:fldChar w:fldCharType="separate"/>
          </w:r>
          <w:hyperlink w:anchor="_Toc127073473" w:history="1">
            <w:r w:rsidR="00A96535" w:rsidRPr="007436E1">
              <w:rPr>
                <w:rStyle w:val="Hyperlink"/>
                <w:rFonts w:cs="Times New Roman"/>
                <w:noProof/>
              </w:rPr>
              <w:t>PERSETUJUAN SKRIPSI</w:t>
            </w:r>
            <w:r w:rsidR="00A96535">
              <w:rPr>
                <w:noProof/>
                <w:webHidden/>
              </w:rPr>
              <w:tab/>
            </w:r>
            <w:r w:rsidR="00A96535">
              <w:rPr>
                <w:noProof/>
                <w:webHidden/>
              </w:rPr>
              <w:fldChar w:fldCharType="begin"/>
            </w:r>
            <w:r w:rsidR="00A96535">
              <w:rPr>
                <w:noProof/>
                <w:webHidden/>
              </w:rPr>
              <w:instrText xml:space="preserve"> PAGEREF _Toc127073473 \h </w:instrText>
            </w:r>
            <w:r w:rsidR="00A96535">
              <w:rPr>
                <w:noProof/>
                <w:webHidden/>
              </w:rPr>
            </w:r>
            <w:r w:rsidR="00A96535">
              <w:rPr>
                <w:noProof/>
                <w:webHidden/>
              </w:rPr>
              <w:fldChar w:fldCharType="separate"/>
            </w:r>
            <w:r w:rsidR="00A96535">
              <w:rPr>
                <w:noProof/>
                <w:webHidden/>
              </w:rPr>
              <w:t>ii</w:t>
            </w:r>
            <w:r w:rsidR="00A96535">
              <w:rPr>
                <w:noProof/>
                <w:webHidden/>
              </w:rPr>
              <w:fldChar w:fldCharType="end"/>
            </w:r>
          </w:hyperlink>
        </w:p>
        <w:p w:rsidR="00A96535" w:rsidRDefault="001F79C6">
          <w:pPr>
            <w:pStyle w:val="TOC1"/>
            <w:tabs>
              <w:tab w:val="right" w:leader="dot" w:pos="7928"/>
            </w:tabs>
            <w:rPr>
              <w:rFonts w:asciiTheme="minorHAnsi" w:eastAsiaTheme="minorEastAsia" w:hAnsiTheme="minorHAnsi"/>
              <w:noProof/>
              <w:sz w:val="22"/>
            </w:rPr>
          </w:pPr>
          <w:hyperlink w:anchor="_Toc127073474" w:history="1">
            <w:r w:rsidR="00A96535" w:rsidRPr="007436E1">
              <w:rPr>
                <w:rStyle w:val="Hyperlink"/>
                <w:rFonts w:cs="Times New Roman"/>
                <w:noProof/>
              </w:rPr>
              <w:t>PENGESAHAN DEWAN PENGUJI</w:t>
            </w:r>
            <w:r w:rsidR="00A96535">
              <w:rPr>
                <w:noProof/>
                <w:webHidden/>
              </w:rPr>
              <w:tab/>
            </w:r>
            <w:r w:rsidR="00A96535">
              <w:rPr>
                <w:noProof/>
                <w:webHidden/>
              </w:rPr>
              <w:fldChar w:fldCharType="begin"/>
            </w:r>
            <w:r w:rsidR="00A96535">
              <w:rPr>
                <w:noProof/>
                <w:webHidden/>
              </w:rPr>
              <w:instrText xml:space="preserve"> PAGEREF _Toc127073474 \h </w:instrText>
            </w:r>
            <w:r w:rsidR="00A96535">
              <w:rPr>
                <w:noProof/>
                <w:webHidden/>
              </w:rPr>
            </w:r>
            <w:r w:rsidR="00A96535">
              <w:rPr>
                <w:noProof/>
                <w:webHidden/>
              </w:rPr>
              <w:fldChar w:fldCharType="separate"/>
            </w:r>
            <w:r w:rsidR="00A96535">
              <w:rPr>
                <w:noProof/>
                <w:webHidden/>
              </w:rPr>
              <w:t>iii</w:t>
            </w:r>
            <w:r w:rsidR="00A96535">
              <w:rPr>
                <w:noProof/>
                <w:webHidden/>
              </w:rPr>
              <w:fldChar w:fldCharType="end"/>
            </w:r>
          </w:hyperlink>
        </w:p>
        <w:p w:rsidR="00A96535" w:rsidRDefault="001F79C6">
          <w:pPr>
            <w:pStyle w:val="TOC1"/>
            <w:tabs>
              <w:tab w:val="right" w:leader="dot" w:pos="7928"/>
            </w:tabs>
            <w:rPr>
              <w:rFonts w:asciiTheme="minorHAnsi" w:eastAsiaTheme="minorEastAsia" w:hAnsiTheme="minorHAnsi"/>
              <w:noProof/>
              <w:sz w:val="22"/>
            </w:rPr>
          </w:pPr>
          <w:hyperlink w:anchor="_Toc127073475" w:history="1">
            <w:r w:rsidR="00A96535" w:rsidRPr="007436E1">
              <w:rPr>
                <w:rStyle w:val="Hyperlink"/>
                <w:rFonts w:cs="Times New Roman"/>
                <w:noProof/>
              </w:rPr>
              <w:t>PERNYATAAN KEASLIAN SKRIPSI</w:t>
            </w:r>
            <w:r w:rsidR="00A96535">
              <w:rPr>
                <w:noProof/>
                <w:webHidden/>
              </w:rPr>
              <w:tab/>
            </w:r>
            <w:r w:rsidR="00A96535">
              <w:rPr>
                <w:noProof/>
                <w:webHidden/>
              </w:rPr>
              <w:fldChar w:fldCharType="begin"/>
            </w:r>
            <w:r w:rsidR="00A96535">
              <w:rPr>
                <w:noProof/>
                <w:webHidden/>
              </w:rPr>
              <w:instrText xml:space="preserve"> PAGEREF _Toc127073475 \h </w:instrText>
            </w:r>
            <w:r w:rsidR="00A96535">
              <w:rPr>
                <w:noProof/>
                <w:webHidden/>
              </w:rPr>
            </w:r>
            <w:r w:rsidR="00A96535">
              <w:rPr>
                <w:noProof/>
                <w:webHidden/>
              </w:rPr>
              <w:fldChar w:fldCharType="separate"/>
            </w:r>
            <w:r w:rsidR="00A96535">
              <w:rPr>
                <w:noProof/>
                <w:webHidden/>
              </w:rPr>
              <w:t>iv</w:t>
            </w:r>
            <w:r w:rsidR="00A96535">
              <w:rPr>
                <w:noProof/>
                <w:webHidden/>
              </w:rPr>
              <w:fldChar w:fldCharType="end"/>
            </w:r>
          </w:hyperlink>
        </w:p>
        <w:p w:rsidR="00A96535" w:rsidRDefault="001F79C6">
          <w:pPr>
            <w:pStyle w:val="TOC1"/>
            <w:tabs>
              <w:tab w:val="right" w:leader="dot" w:pos="7928"/>
            </w:tabs>
            <w:rPr>
              <w:rFonts w:asciiTheme="minorHAnsi" w:eastAsiaTheme="minorEastAsia" w:hAnsiTheme="minorHAnsi"/>
              <w:noProof/>
              <w:sz w:val="22"/>
            </w:rPr>
          </w:pPr>
          <w:hyperlink w:anchor="_Toc127073476" w:history="1">
            <w:r w:rsidR="00A96535" w:rsidRPr="007436E1">
              <w:rPr>
                <w:rStyle w:val="Hyperlink"/>
                <w:noProof/>
              </w:rPr>
              <w:t>PERNYATAAN PERSETUJUAN PUBLIKASI KARYA ILMIAH UNTUK KEPENTINGAN AKADEMIS</w:t>
            </w:r>
            <w:r w:rsidR="00A96535">
              <w:rPr>
                <w:noProof/>
                <w:webHidden/>
              </w:rPr>
              <w:tab/>
            </w:r>
            <w:r w:rsidR="00A96535">
              <w:rPr>
                <w:noProof/>
                <w:webHidden/>
              </w:rPr>
              <w:fldChar w:fldCharType="begin"/>
            </w:r>
            <w:r w:rsidR="00A96535">
              <w:rPr>
                <w:noProof/>
                <w:webHidden/>
              </w:rPr>
              <w:instrText xml:space="preserve"> PAGEREF _Toc127073476 \h </w:instrText>
            </w:r>
            <w:r w:rsidR="00A96535">
              <w:rPr>
                <w:noProof/>
                <w:webHidden/>
              </w:rPr>
            </w:r>
            <w:r w:rsidR="00A96535">
              <w:rPr>
                <w:noProof/>
                <w:webHidden/>
              </w:rPr>
              <w:fldChar w:fldCharType="separate"/>
            </w:r>
            <w:r w:rsidR="00A96535">
              <w:rPr>
                <w:noProof/>
                <w:webHidden/>
              </w:rPr>
              <w:t>v</w:t>
            </w:r>
            <w:r w:rsidR="00A96535">
              <w:rPr>
                <w:noProof/>
                <w:webHidden/>
              </w:rPr>
              <w:fldChar w:fldCharType="end"/>
            </w:r>
          </w:hyperlink>
        </w:p>
        <w:p w:rsidR="00A96535" w:rsidRDefault="001F79C6">
          <w:pPr>
            <w:pStyle w:val="TOC1"/>
            <w:tabs>
              <w:tab w:val="right" w:leader="dot" w:pos="7928"/>
            </w:tabs>
            <w:rPr>
              <w:rFonts w:asciiTheme="minorHAnsi" w:eastAsiaTheme="minorEastAsia" w:hAnsiTheme="minorHAnsi"/>
              <w:noProof/>
              <w:sz w:val="22"/>
            </w:rPr>
          </w:pPr>
          <w:hyperlink w:anchor="_Toc127073477" w:history="1">
            <w:r w:rsidR="00A96535" w:rsidRPr="007436E1">
              <w:rPr>
                <w:rStyle w:val="Hyperlink"/>
                <w:noProof/>
              </w:rPr>
              <w:t>UCAPAN TERIMA KASIH</w:t>
            </w:r>
            <w:r w:rsidR="00A96535">
              <w:rPr>
                <w:noProof/>
                <w:webHidden/>
              </w:rPr>
              <w:tab/>
            </w:r>
            <w:r w:rsidR="00A96535">
              <w:rPr>
                <w:noProof/>
                <w:webHidden/>
              </w:rPr>
              <w:fldChar w:fldCharType="begin"/>
            </w:r>
            <w:r w:rsidR="00A96535">
              <w:rPr>
                <w:noProof/>
                <w:webHidden/>
              </w:rPr>
              <w:instrText xml:space="preserve"> PAGEREF _Toc127073477 \h </w:instrText>
            </w:r>
            <w:r w:rsidR="00A96535">
              <w:rPr>
                <w:noProof/>
                <w:webHidden/>
              </w:rPr>
            </w:r>
            <w:r w:rsidR="00A96535">
              <w:rPr>
                <w:noProof/>
                <w:webHidden/>
              </w:rPr>
              <w:fldChar w:fldCharType="separate"/>
            </w:r>
            <w:r w:rsidR="00A96535">
              <w:rPr>
                <w:noProof/>
                <w:webHidden/>
              </w:rPr>
              <w:t>vi</w:t>
            </w:r>
            <w:r w:rsidR="00A96535">
              <w:rPr>
                <w:noProof/>
                <w:webHidden/>
              </w:rPr>
              <w:fldChar w:fldCharType="end"/>
            </w:r>
          </w:hyperlink>
        </w:p>
        <w:p w:rsidR="00A96535" w:rsidRDefault="001F79C6">
          <w:pPr>
            <w:pStyle w:val="TOC1"/>
            <w:tabs>
              <w:tab w:val="right" w:leader="dot" w:pos="7928"/>
            </w:tabs>
            <w:rPr>
              <w:rFonts w:asciiTheme="minorHAnsi" w:eastAsiaTheme="minorEastAsia" w:hAnsiTheme="minorHAnsi"/>
              <w:noProof/>
              <w:sz w:val="22"/>
            </w:rPr>
          </w:pPr>
          <w:hyperlink w:anchor="_Toc127073478" w:history="1">
            <w:r w:rsidR="00A96535" w:rsidRPr="007436E1">
              <w:rPr>
                <w:rStyle w:val="Hyperlink"/>
                <w:noProof/>
              </w:rPr>
              <w:t>ABSTRAK</w:t>
            </w:r>
            <w:r w:rsidR="00A96535">
              <w:rPr>
                <w:noProof/>
                <w:webHidden/>
              </w:rPr>
              <w:tab/>
            </w:r>
            <w:r w:rsidR="00A96535">
              <w:rPr>
                <w:noProof/>
                <w:webHidden/>
              </w:rPr>
              <w:fldChar w:fldCharType="begin"/>
            </w:r>
            <w:r w:rsidR="00A96535">
              <w:rPr>
                <w:noProof/>
                <w:webHidden/>
              </w:rPr>
              <w:instrText xml:space="preserve"> PAGEREF _Toc127073478 \h </w:instrText>
            </w:r>
            <w:r w:rsidR="00A96535">
              <w:rPr>
                <w:noProof/>
                <w:webHidden/>
              </w:rPr>
            </w:r>
            <w:r w:rsidR="00A96535">
              <w:rPr>
                <w:noProof/>
                <w:webHidden/>
              </w:rPr>
              <w:fldChar w:fldCharType="separate"/>
            </w:r>
            <w:r w:rsidR="00A96535">
              <w:rPr>
                <w:noProof/>
                <w:webHidden/>
              </w:rPr>
              <w:t>vii</w:t>
            </w:r>
            <w:r w:rsidR="00A96535">
              <w:rPr>
                <w:noProof/>
                <w:webHidden/>
              </w:rPr>
              <w:fldChar w:fldCharType="end"/>
            </w:r>
          </w:hyperlink>
        </w:p>
        <w:p w:rsidR="00A96535" w:rsidRDefault="001F79C6">
          <w:pPr>
            <w:pStyle w:val="TOC1"/>
            <w:tabs>
              <w:tab w:val="right" w:leader="dot" w:pos="7928"/>
            </w:tabs>
            <w:rPr>
              <w:rFonts w:asciiTheme="minorHAnsi" w:eastAsiaTheme="minorEastAsia" w:hAnsiTheme="minorHAnsi"/>
              <w:noProof/>
              <w:sz w:val="22"/>
            </w:rPr>
          </w:pPr>
          <w:hyperlink w:anchor="_Toc127073479" w:history="1">
            <w:r w:rsidR="00A96535" w:rsidRPr="007436E1">
              <w:rPr>
                <w:rStyle w:val="Hyperlink"/>
                <w:noProof/>
              </w:rPr>
              <w:t>Daftar Isi</w:t>
            </w:r>
            <w:r w:rsidR="00A96535">
              <w:rPr>
                <w:noProof/>
                <w:webHidden/>
              </w:rPr>
              <w:tab/>
            </w:r>
            <w:r w:rsidR="00A96535">
              <w:rPr>
                <w:noProof/>
                <w:webHidden/>
              </w:rPr>
              <w:fldChar w:fldCharType="begin"/>
            </w:r>
            <w:r w:rsidR="00A96535">
              <w:rPr>
                <w:noProof/>
                <w:webHidden/>
              </w:rPr>
              <w:instrText xml:space="preserve"> PAGEREF _Toc127073479 \h </w:instrText>
            </w:r>
            <w:r w:rsidR="00A96535">
              <w:rPr>
                <w:noProof/>
                <w:webHidden/>
              </w:rPr>
            </w:r>
            <w:r w:rsidR="00A96535">
              <w:rPr>
                <w:noProof/>
                <w:webHidden/>
              </w:rPr>
              <w:fldChar w:fldCharType="separate"/>
            </w:r>
            <w:r w:rsidR="00A96535">
              <w:rPr>
                <w:noProof/>
                <w:webHidden/>
              </w:rPr>
              <w:t>viii</w:t>
            </w:r>
            <w:r w:rsidR="00A96535">
              <w:rPr>
                <w:noProof/>
                <w:webHidden/>
              </w:rPr>
              <w:fldChar w:fldCharType="end"/>
            </w:r>
          </w:hyperlink>
        </w:p>
        <w:p w:rsidR="00A96535" w:rsidRDefault="001F79C6">
          <w:pPr>
            <w:pStyle w:val="TOC1"/>
            <w:tabs>
              <w:tab w:val="right" w:leader="dot" w:pos="7928"/>
            </w:tabs>
            <w:rPr>
              <w:rFonts w:asciiTheme="minorHAnsi" w:eastAsiaTheme="minorEastAsia" w:hAnsiTheme="minorHAnsi"/>
              <w:noProof/>
              <w:sz w:val="22"/>
            </w:rPr>
          </w:pPr>
          <w:hyperlink w:anchor="_Toc127073480" w:history="1">
            <w:r w:rsidR="00A96535" w:rsidRPr="007436E1">
              <w:rPr>
                <w:rStyle w:val="Hyperlink"/>
                <w:noProof/>
              </w:rPr>
              <w:t>Daftar Tabel</w:t>
            </w:r>
            <w:r w:rsidR="00A96535">
              <w:rPr>
                <w:noProof/>
                <w:webHidden/>
              </w:rPr>
              <w:tab/>
            </w:r>
            <w:r w:rsidR="00A96535">
              <w:rPr>
                <w:noProof/>
                <w:webHidden/>
              </w:rPr>
              <w:fldChar w:fldCharType="begin"/>
            </w:r>
            <w:r w:rsidR="00A96535">
              <w:rPr>
                <w:noProof/>
                <w:webHidden/>
              </w:rPr>
              <w:instrText xml:space="preserve"> PAGEREF _Toc127073480 \h </w:instrText>
            </w:r>
            <w:r w:rsidR="00A96535">
              <w:rPr>
                <w:noProof/>
                <w:webHidden/>
              </w:rPr>
            </w:r>
            <w:r w:rsidR="00A96535">
              <w:rPr>
                <w:noProof/>
                <w:webHidden/>
              </w:rPr>
              <w:fldChar w:fldCharType="separate"/>
            </w:r>
            <w:r w:rsidR="00A96535">
              <w:rPr>
                <w:noProof/>
                <w:webHidden/>
              </w:rPr>
              <w:t>ix</w:t>
            </w:r>
            <w:r w:rsidR="00A96535">
              <w:rPr>
                <w:noProof/>
                <w:webHidden/>
              </w:rPr>
              <w:fldChar w:fldCharType="end"/>
            </w:r>
          </w:hyperlink>
        </w:p>
        <w:p w:rsidR="00A96535" w:rsidRDefault="001F79C6">
          <w:pPr>
            <w:pStyle w:val="TOC1"/>
            <w:tabs>
              <w:tab w:val="right" w:leader="dot" w:pos="7928"/>
            </w:tabs>
            <w:rPr>
              <w:rFonts w:asciiTheme="minorHAnsi" w:eastAsiaTheme="minorEastAsia" w:hAnsiTheme="minorHAnsi"/>
              <w:noProof/>
              <w:sz w:val="22"/>
            </w:rPr>
          </w:pPr>
          <w:hyperlink w:anchor="_Toc127073481" w:history="1">
            <w:r w:rsidR="00A96535" w:rsidRPr="007436E1">
              <w:rPr>
                <w:rStyle w:val="Hyperlink"/>
                <w:noProof/>
              </w:rPr>
              <w:t>Daftar Gambar</w:t>
            </w:r>
            <w:r w:rsidR="00A96535">
              <w:rPr>
                <w:noProof/>
                <w:webHidden/>
              </w:rPr>
              <w:tab/>
            </w:r>
            <w:r w:rsidR="00A96535">
              <w:rPr>
                <w:noProof/>
                <w:webHidden/>
              </w:rPr>
              <w:fldChar w:fldCharType="begin"/>
            </w:r>
            <w:r w:rsidR="00A96535">
              <w:rPr>
                <w:noProof/>
                <w:webHidden/>
              </w:rPr>
              <w:instrText xml:space="preserve"> PAGEREF _Toc127073481 \h </w:instrText>
            </w:r>
            <w:r w:rsidR="00A96535">
              <w:rPr>
                <w:noProof/>
                <w:webHidden/>
              </w:rPr>
            </w:r>
            <w:r w:rsidR="00A96535">
              <w:rPr>
                <w:noProof/>
                <w:webHidden/>
              </w:rPr>
              <w:fldChar w:fldCharType="separate"/>
            </w:r>
            <w:r w:rsidR="00A96535">
              <w:rPr>
                <w:noProof/>
                <w:webHidden/>
              </w:rPr>
              <w:t>x</w:t>
            </w:r>
            <w:r w:rsidR="00A96535">
              <w:rPr>
                <w:noProof/>
                <w:webHidden/>
              </w:rPr>
              <w:fldChar w:fldCharType="end"/>
            </w:r>
          </w:hyperlink>
        </w:p>
        <w:p w:rsidR="00A96535" w:rsidRDefault="001F79C6">
          <w:pPr>
            <w:pStyle w:val="TOC1"/>
            <w:tabs>
              <w:tab w:val="right" w:leader="dot" w:pos="7928"/>
            </w:tabs>
            <w:rPr>
              <w:rFonts w:asciiTheme="minorHAnsi" w:eastAsiaTheme="minorEastAsia" w:hAnsiTheme="minorHAnsi"/>
              <w:noProof/>
              <w:sz w:val="22"/>
            </w:rPr>
          </w:pPr>
          <w:hyperlink w:anchor="_Toc127073482" w:history="1">
            <w:r w:rsidR="00A96535" w:rsidRPr="007436E1">
              <w:rPr>
                <w:rStyle w:val="Hyperlink"/>
                <w:noProof/>
              </w:rPr>
              <w:t>BAB I PENDAHULUAN</w:t>
            </w:r>
            <w:r w:rsidR="00A96535">
              <w:rPr>
                <w:noProof/>
                <w:webHidden/>
              </w:rPr>
              <w:tab/>
            </w:r>
            <w:r w:rsidR="00A96535">
              <w:rPr>
                <w:noProof/>
                <w:webHidden/>
              </w:rPr>
              <w:fldChar w:fldCharType="begin"/>
            </w:r>
            <w:r w:rsidR="00A96535">
              <w:rPr>
                <w:noProof/>
                <w:webHidden/>
              </w:rPr>
              <w:instrText xml:space="preserve"> PAGEREF _Toc127073482 \h </w:instrText>
            </w:r>
            <w:r w:rsidR="00A96535">
              <w:rPr>
                <w:noProof/>
                <w:webHidden/>
              </w:rPr>
            </w:r>
            <w:r w:rsidR="00A96535">
              <w:rPr>
                <w:noProof/>
                <w:webHidden/>
              </w:rPr>
              <w:fldChar w:fldCharType="separate"/>
            </w:r>
            <w:r w:rsidR="00A96535">
              <w:rPr>
                <w:noProof/>
                <w:webHidden/>
              </w:rPr>
              <w:t>1</w:t>
            </w:r>
            <w:r w:rsidR="00A96535">
              <w:rPr>
                <w:noProof/>
                <w:webHidden/>
              </w:rPr>
              <w:fldChar w:fldCharType="end"/>
            </w:r>
          </w:hyperlink>
        </w:p>
        <w:p w:rsidR="00A96535" w:rsidRDefault="001F79C6">
          <w:pPr>
            <w:pStyle w:val="TOC2"/>
            <w:tabs>
              <w:tab w:val="left" w:pos="880"/>
              <w:tab w:val="right" w:leader="dot" w:pos="7928"/>
            </w:tabs>
            <w:rPr>
              <w:rFonts w:asciiTheme="minorHAnsi" w:eastAsiaTheme="minorEastAsia" w:hAnsiTheme="minorHAnsi"/>
              <w:noProof/>
              <w:sz w:val="22"/>
            </w:rPr>
          </w:pPr>
          <w:hyperlink w:anchor="_Toc127073483" w:history="1">
            <w:r w:rsidR="00A96535" w:rsidRPr="007436E1">
              <w:rPr>
                <w:rStyle w:val="Hyperlink"/>
                <w:noProof/>
              </w:rPr>
              <w:t>1.1.</w:t>
            </w:r>
            <w:r w:rsidR="00A96535">
              <w:rPr>
                <w:rFonts w:asciiTheme="minorHAnsi" w:eastAsiaTheme="minorEastAsia" w:hAnsiTheme="minorHAnsi"/>
                <w:noProof/>
                <w:sz w:val="22"/>
              </w:rPr>
              <w:tab/>
            </w:r>
            <w:r w:rsidR="00A96535" w:rsidRPr="007436E1">
              <w:rPr>
                <w:rStyle w:val="Hyperlink"/>
                <w:noProof/>
              </w:rPr>
              <w:t>Latar Belakang</w:t>
            </w:r>
            <w:r w:rsidR="00A96535">
              <w:rPr>
                <w:noProof/>
                <w:webHidden/>
              </w:rPr>
              <w:tab/>
            </w:r>
            <w:r w:rsidR="00A96535">
              <w:rPr>
                <w:noProof/>
                <w:webHidden/>
              </w:rPr>
              <w:fldChar w:fldCharType="begin"/>
            </w:r>
            <w:r w:rsidR="00A96535">
              <w:rPr>
                <w:noProof/>
                <w:webHidden/>
              </w:rPr>
              <w:instrText xml:space="preserve"> PAGEREF _Toc127073483 \h </w:instrText>
            </w:r>
            <w:r w:rsidR="00A96535">
              <w:rPr>
                <w:noProof/>
                <w:webHidden/>
              </w:rPr>
            </w:r>
            <w:r w:rsidR="00A96535">
              <w:rPr>
                <w:noProof/>
                <w:webHidden/>
              </w:rPr>
              <w:fldChar w:fldCharType="separate"/>
            </w:r>
            <w:r w:rsidR="00A96535">
              <w:rPr>
                <w:noProof/>
                <w:webHidden/>
              </w:rPr>
              <w:t>1</w:t>
            </w:r>
            <w:r w:rsidR="00A96535">
              <w:rPr>
                <w:noProof/>
                <w:webHidden/>
              </w:rPr>
              <w:fldChar w:fldCharType="end"/>
            </w:r>
          </w:hyperlink>
        </w:p>
        <w:p w:rsidR="00A96535" w:rsidRDefault="001F79C6">
          <w:pPr>
            <w:pStyle w:val="TOC2"/>
            <w:tabs>
              <w:tab w:val="left" w:pos="880"/>
              <w:tab w:val="right" w:leader="dot" w:pos="7928"/>
            </w:tabs>
            <w:rPr>
              <w:rFonts w:asciiTheme="minorHAnsi" w:eastAsiaTheme="minorEastAsia" w:hAnsiTheme="minorHAnsi"/>
              <w:noProof/>
              <w:sz w:val="22"/>
            </w:rPr>
          </w:pPr>
          <w:hyperlink w:anchor="_Toc127073484" w:history="1">
            <w:r w:rsidR="00A96535" w:rsidRPr="007436E1">
              <w:rPr>
                <w:rStyle w:val="Hyperlink"/>
                <w:noProof/>
              </w:rPr>
              <w:t>1.2.</w:t>
            </w:r>
            <w:r w:rsidR="00A96535">
              <w:rPr>
                <w:rFonts w:asciiTheme="minorHAnsi" w:eastAsiaTheme="minorEastAsia" w:hAnsiTheme="minorHAnsi"/>
                <w:noProof/>
                <w:sz w:val="22"/>
              </w:rPr>
              <w:tab/>
            </w:r>
            <w:r w:rsidR="00A96535" w:rsidRPr="007436E1">
              <w:rPr>
                <w:rStyle w:val="Hyperlink"/>
                <w:noProof/>
              </w:rPr>
              <w:t>Rumusan Masalah</w:t>
            </w:r>
            <w:r w:rsidR="00A96535">
              <w:rPr>
                <w:noProof/>
                <w:webHidden/>
              </w:rPr>
              <w:tab/>
            </w:r>
            <w:r w:rsidR="00A96535">
              <w:rPr>
                <w:noProof/>
                <w:webHidden/>
              </w:rPr>
              <w:fldChar w:fldCharType="begin"/>
            </w:r>
            <w:r w:rsidR="00A96535">
              <w:rPr>
                <w:noProof/>
                <w:webHidden/>
              </w:rPr>
              <w:instrText xml:space="preserve"> PAGEREF _Toc127073484 \h </w:instrText>
            </w:r>
            <w:r w:rsidR="00A96535">
              <w:rPr>
                <w:noProof/>
                <w:webHidden/>
              </w:rPr>
            </w:r>
            <w:r w:rsidR="00A96535">
              <w:rPr>
                <w:noProof/>
                <w:webHidden/>
              </w:rPr>
              <w:fldChar w:fldCharType="separate"/>
            </w:r>
            <w:r w:rsidR="00A96535">
              <w:rPr>
                <w:noProof/>
                <w:webHidden/>
              </w:rPr>
              <w:t>2</w:t>
            </w:r>
            <w:r w:rsidR="00A96535">
              <w:rPr>
                <w:noProof/>
                <w:webHidden/>
              </w:rPr>
              <w:fldChar w:fldCharType="end"/>
            </w:r>
          </w:hyperlink>
        </w:p>
        <w:p w:rsidR="00A96535" w:rsidRDefault="001F79C6">
          <w:pPr>
            <w:pStyle w:val="TOC2"/>
            <w:tabs>
              <w:tab w:val="left" w:pos="880"/>
              <w:tab w:val="right" w:leader="dot" w:pos="7928"/>
            </w:tabs>
            <w:rPr>
              <w:rFonts w:asciiTheme="minorHAnsi" w:eastAsiaTheme="minorEastAsia" w:hAnsiTheme="minorHAnsi"/>
              <w:noProof/>
              <w:sz w:val="22"/>
            </w:rPr>
          </w:pPr>
          <w:hyperlink w:anchor="_Toc127073485" w:history="1">
            <w:r w:rsidR="00A96535" w:rsidRPr="007436E1">
              <w:rPr>
                <w:rStyle w:val="Hyperlink"/>
                <w:noProof/>
              </w:rPr>
              <w:t>1.3.</w:t>
            </w:r>
            <w:r w:rsidR="00A96535">
              <w:rPr>
                <w:rFonts w:asciiTheme="minorHAnsi" w:eastAsiaTheme="minorEastAsia" w:hAnsiTheme="minorHAnsi"/>
                <w:noProof/>
                <w:sz w:val="22"/>
              </w:rPr>
              <w:tab/>
            </w:r>
            <w:r w:rsidR="00A96535" w:rsidRPr="007436E1">
              <w:rPr>
                <w:rStyle w:val="Hyperlink"/>
                <w:noProof/>
              </w:rPr>
              <w:t>Batasan Masalah</w:t>
            </w:r>
            <w:r w:rsidR="00A96535">
              <w:rPr>
                <w:noProof/>
                <w:webHidden/>
              </w:rPr>
              <w:tab/>
            </w:r>
            <w:r w:rsidR="00A96535">
              <w:rPr>
                <w:noProof/>
                <w:webHidden/>
              </w:rPr>
              <w:fldChar w:fldCharType="begin"/>
            </w:r>
            <w:r w:rsidR="00A96535">
              <w:rPr>
                <w:noProof/>
                <w:webHidden/>
              </w:rPr>
              <w:instrText xml:space="preserve"> PAGEREF _Toc127073485 \h </w:instrText>
            </w:r>
            <w:r w:rsidR="00A96535">
              <w:rPr>
                <w:noProof/>
                <w:webHidden/>
              </w:rPr>
            </w:r>
            <w:r w:rsidR="00A96535">
              <w:rPr>
                <w:noProof/>
                <w:webHidden/>
              </w:rPr>
              <w:fldChar w:fldCharType="separate"/>
            </w:r>
            <w:r w:rsidR="00A96535">
              <w:rPr>
                <w:noProof/>
                <w:webHidden/>
              </w:rPr>
              <w:t>3</w:t>
            </w:r>
            <w:r w:rsidR="00A96535">
              <w:rPr>
                <w:noProof/>
                <w:webHidden/>
              </w:rPr>
              <w:fldChar w:fldCharType="end"/>
            </w:r>
          </w:hyperlink>
        </w:p>
        <w:p w:rsidR="00A96535" w:rsidRDefault="001F79C6">
          <w:pPr>
            <w:pStyle w:val="TOC2"/>
            <w:tabs>
              <w:tab w:val="left" w:pos="880"/>
              <w:tab w:val="right" w:leader="dot" w:pos="7928"/>
            </w:tabs>
            <w:rPr>
              <w:rFonts w:asciiTheme="minorHAnsi" w:eastAsiaTheme="minorEastAsia" w:hAnsiTheme="minorHAnsi"/>
              <w:noProof/>
              <w:sz w:val="22"/>
            </w:rPr>
          </w:pPr>
          <w:hyperlink w:anchor="_Toc127073486" w:history="1">
            <w:r w:rsidR="00A96535" w:rsidRPr="007436E1">
              <w:rPr>
                <w:rStyle w:val="Hyperlink"/>
                <w:noProof/>
              </w:rPr>
              <w:t>1.4.</w:t>
            </w:r>
            <w:r w:rsidR="00A96535">
              <w:rPr>
                <w:rFonts w:asciiTheme="minorHAnsi" w:eastAsiaTheme="minorEastAsia" w:hAnsiTheme="minorHAnsi"/>
                <w:noProof/>
                <w:sz w:val="22"/>
              </w:rPr>
              <w:tab/>
            </w:r>
            <w:r w:rsidR="00A96535" w:rsidRPr="007436E1">
              <w:rPr>
                <w:rStyle w:val="Hyperlink"/>
                <w:noProof/>
              </w:rPr>
              <w:t>Tujuan Penelitian</w:t>
            </w:r>
            <w:r w:rsidR="00A96535">
              <w:rPr>
                <w:noProof/>
                <w:webHidden/>
              </w:rPr>
              <w:tab/>
            </w:r>
            <w:r w:rsidR="00A96535">
              <w:rPr>
                <w:noProof/>
                <w:webHidden/>
              </w:rPr>
              <w:fldChar w:fldCharType="begin"/>
            </w:r>
            <w:r w:rsidR="00A96535">
              <w:rPr>
                <w:noProof/>
                <w:webHidden/>
              </w:rPr>
              <w:instrText xml:space="preserve"> PAGEREF _Toc127073486 \h </w:instrText>
            </w:r>
            <w:r w:rsidR="00A96535">
              <w:rPr>
                <w:noProof/>
                <w:webHidden/>
              </w:rPr>
            </w:r>
            <w:r w:rsidR="00A96535">
              <w:rPr>
                <w:noProof/>
                <w:webHidden/>
              </w:rPr>
              <w:fldChar w:fldCharType="separate"/>
            </w:r>
            <w:r w:rsidR="00A96535">
              <w:rPr>
                <w:noProof/>
                <w:webHidden/>
              </w:rPr>
              <w:t>3</w:t>
            </w:r>
            <w:r w:rsidR="00A96535">
              <w:rPr>
                <w:noProof/>
                <w:webHidden/>
              </w:rPr>
              <w:fldChar w:fldCharType="end"/>
            </w:r>
          </w:hyperlink>
        </w:p>
        <w:p w:rsidR="00A96535" w:rsidRDefault="001F79C6">
          <w:pPr>
            <w:pStyle w:val="TOC2"/>
            <w:tabs>
              <w:tab w:val="left" w:pos="880"/>
              <w:tab w:val="right" w:leader="dot" w:pos="7928"/>
            </w:tabs>
            <w:rPr>
              <w:rFonts w:asciiTheme="minorHAnsi" w:eastAsiaTheme="minorEastAsia" w:hAnsiTheme="minorHAnsi"/>
              <w:noProof/>
              <w:sz w:val="22"/>
            </w:rPr>
          </w:pPr>
          <w:hyperlink w:anchor="_Toc127073487" w:history="1">
            <w:r w:rsidR="00A96535" w:rsidRPr="007436E1">
              <w:rPr>
                <w:rStyle w:val="Hyperlink"/>
                <w:noProof/>
              </w:rPr>
              <w:t>1.5.</w:t>
            </w:r>
            <w:r w:rsidR="00A96535">
              <w:rPr>
                <w:rFonts w:asciiTheme="minorHAnsi" w:eastAsiaTheme="minorEastAsia" w:hAnsiTheme="minorHAnsi"/>
                <w:noProof/>
                <w:sz w:val="22"/>
              </w:rPr>
              <w:tab/>
            </w:r>
            <w:r w:rsidR="00A96535" w:rsidRPr="007436E1">
              <w:rPr>
                <w:rStyle w:val="Hyperlink"/>
                <w:noProof/>
              </w:rPr>
              <w:t>Manfaat Penelitian</w:t>
            </w:r>
            <w:r w:rsidR="00A96535">
              <w:rPr>
                <w:noProof/>
                <w:webHidden/>
              </w:rPr>
              <w:tab/>
            </w:r>
            <w:r w:rsidR="00A96535">
              <w:rPr>
                <w:noProof/>
                <w:webHidden/>
              </w:rPr>
              <w:fldChar w:fldCharType="begin"/>
            </w:r>
            <w:r w:rsidR="00A96535">
              <w:rPr>
                <w:noProof/>
                <w:webHidden/>
              </w:rPr>
              <w:instrText xml:space="preserve"> PAGEREF _Toc127073487 \h </w:instrText>
            </w:r>
            <w:r w:rsidR="00A96535">
              <w:rPr>
                <w:noProof/>
                <w:webHidden/>
              </w:rPr>
            </w:r>
            <w:r w:rsidR="00A96535">
              <w:rPr>
                <w:noProof/>
                <w:webHidden/>
              </w:rPr>
              <w:fldChar w:fldCharType="separate"/>
            </w:r>
            <w:r w:rsidR="00A96535">
              <w:rPr>
                <w:noProof/>
                <w:webHidden/>
              </w:rPr>
              <w:t>3</w:t>
            </w:r>
            <w:r w:rsidR="00A96535">
              <w:rPr>
                <w:noProof/>
                <w:webHidden/>
              </w:rPr>
              <w:fldChar w:fldCharType="end"/>
            </w:r>
          </w:hyperlink>
        </w:p>
        <w:p w:rsidR="00A96535" w:rsidRDefault="001F79C6">
          <w:pPr>
            <w:pStyle w:val="TOC1"/>
            <w:tabs>
              <w:tab w:val="right" w:leader="dot" w:pos="7928"/>
            </w:tabs>
            <w:rPr>
              <w:rFonts w:asciiTheme="minorHAnsi" w:eastAsiaTheme="minorEastAsia" w:hAnsiTheme="minorHAnsi"/>
              <w:noProof/>
              <w:sz w:val="22"/>
            </w:rPr>
          </w:pPr>
          <w:hyperlink w:anchor="_Toc127073488" w:history="1">
            <w:r w:rsidR="00A96535" w:rsidRPr="007436E1">
              <w:rPr>
                <w:rStyle w:val="Hyperlink"/>
                <w:noProof/>
              </w:rPr>
              <w:t>BAB II LANDASAN TEORI</w:t>
            </w:r>
            <w:r w:rsidR="00A96535">
              <w:rPr>
                <w:noProof/>
                <w:webHidden/>
              </w:rPr>
              <w:tab/>
            </w:r>
            <w:r w:rsidR="00A96535">
              <w:rPr>
                <w:noProof/>
                <w:webHidden/>
              </w:rPr>
              <w:fldChar w:fldCharType="begin"/>
            </w:r>
            <w:r w:rsidR="00A96535">
              <w:rPr>
                <w:noProof/>
                <w:webHidden/>
              </w:rPr>
              <w:instrText xml:space="preserve"> PAGEREF _Toc127073488 \h </w:instrText>
            </w:r>
            <w:r w:rsidR="00A96535">
              <w:rPr>
                <w:noProof/>
                <w:webHidden/>
              </w:rPr>
            </w:r>
            <w:r w:rsidR="00A96535">
              <w:rPr>
                <w:noProof/>
                <w:webHidden/>
              </w:rPr>
              <w:fldChar w:fldCharType="separate"/>
            </w:r>
            <w:r w:rsidR="00A96535">
              <w:rPr>
                <w:noProof/>
                <w:webHidden/>
              </w:rPr>
              <w:t>5</w:t>
            </w:r>
            <w:r w:rsidR="00A96535">
              <w:rPr>
                <w:noProof/>
                <w:webHidden/>
              </w:rPr>
              <w:fldChar w:fldCharType="end"/>
            </w:r>
          </w:hyperlink>
        </w:p>
        <w:p w:rsidR="00A96535" w:rsidRDefault="001F79C6">
          <w:pPr>
            <w:pStyle w:val="TOC2"/>
            <w:tabs>
              <w:tab w:val="left" w:pos="880"/>
              <w:tab w:val="right" w:leader="dot" w:pos="7928"/>
            </w:tabs>
            <w:rPr>
              <w:rFonts w:asciiTheme="minorHAnsi" w:eastAsiaTheme="minorEastAsia" w:hAnsiTheme="minorHAnsi"/>
              <w:noProof/>
              <w:sz w:val="22"/>
            </w:rPr>
          </w:pPr>
          <w:hyperlink w:anchor="_Toc127073490" w:history="1">
            <w:r w:rsidR="00A96535" w:rsidRPr="007436E1">
              <w:rPr>
                <w:rStyle w:val="Hyperlink"/>
                <w:noProof/>
              </w:rPr>
              <w:t>2.1.</w:t>
            </w:r>
            <w:r w:rsidR="00A96535">
              <w:rPr>
                <w:rFonts w:asciiTheme="minorHAnsi" w:eastAsiaTheme="minorEastAsia" w:hAnsiTheme="minorHAnsi"/>
                <w:noProof/>
                <w:sz w:val="22"/>
              </w:rPr>
              <w:tab/>
            </w:r>
            <w:r w:rsidR="00A96535" w:rsidRPr="007436E1">
              <w:rPr>
                <w:rStyle w:val="Hyperlink"/>
                <w:noProof/>
              </w:rPr>
              <w:t>Tinjauan Studi</w:t>
            </w:r>
            <w:r w:rsidR="00A96535">
              <w:rPr>
                <w:noProof/>
                <w:webHidden/>
              </w:rPr>
              <w:tab/>
            </w:r>
            <w:r w:rsidR="00A96535">
              <w:rPr>
                <w:noProof/>
                <w:webHidden/>
              </w:rPr>
              <w:fldChar w:fldCharType="begin"/>
            </w:r>
            <w:r w:rsidR="00A96535">
              <w:rPr>
                <w:noProof/>
                <w:webHidden/>
              </w:rPr>
              <w:instrText xml:space="preserve"> PAGEREF _Toc127073490 \h </w:instrText>
            </w:r>
            <w:r w:rsidR="00A96535">
              <w:rPr>
                <w:noProof/>
                <w:webHidden/>
              </w:rPr>
            </w:r>
            <w:r w:rsidR="00A96535">
              <w:rPr>
                <w:noProof/>
                <w:webHidden/>
              </w:rPr>
              <w:fldChar w:fldCharType="separate"/>
            </w:r>
            <w:r w:rsidR="00A96535">
              <w:rPr>
                <w:noProof/>
                <w:webHidden/>
              </w:rPr>
              <w:t>5</w:t>
            </w:r>
            <w:r w:rsidR="00A96535">
              <w:rPr>
                <w:noProof/>
                <w:webHidden/>
              </w:rPr>
              <w:fldChar w:fldCharType="end"/>
            </w:r>
          </w:hyperlink>
        </w:p>
        <w:p w:rsidR="00A96535" w:rsidRDefault="001F79C6">
          <w:pPr>
            <w:pStyle w:val="TOC2"/>
            <w:tabs>
              <w:tab w:val="left" w:pos="880"/>
              <w:tab w:val="right" w:leader="dot" w:pos="7928"/>
            </w:tabs>
            <w:rPr>
              <w:rFonts w:asciiTheme="minorHAnsi" w:eastAsiaTheme="minorEastAsia" w:hAnsiTheme="minorHAnsi"/>
              <w:noProof/>
              <w:sz w:val="22"/>
            </w:rPr>
          </w:pPr>
          <w:hyperlink w:anchor="_Toc127073491" w:history="1">
            <w:r w:rsidR="00A96535" w:rsidRPr="007436E1">
              <w:rPr>
                <w:rStyle w:val="Hyperlink"/>
                <w:noProof/>
              </w:rPr>
              <w:t>2.2.</w:t>
            </w:r>
            <w:r w:rsidR="00A96535">
              <w:rPr>
                <w:rFonts w:asciiTheme="minorHAnsi" w:eastAsiaTheme="minorEastAsia" w:hAnsiTheme="minorHAnsi"/>
                <w:noProof/>
                <w:sz w:val="22"/>
              </w:rPr>
              <w:tab/>
            </w:r>
            <w:r w:rsidR="00A96535" w:rsidRPr="007436E1">
              <w:rPr>
                <w:rStyle w:val="Hyperlink"/>
                <w:noProof/>
              </w:rPr>
              <w:t>Landasan Teori</w:t>
            </w:r>
            <w:r w:rsidR="00A96535">
              <w:rPr>
                <w:noProof/>
                <w:webHidden/>
              </w:rPr>
              <w:tab/>
            </w:r>
            <w:r w:rsidR="00A96535">
              <w:rPr>
                <w:noProof/>
                <w:webHidden/>
              </w:rPr>
              <w:fldChar w:fldCharType="begin"/>
            </w:r>
            <w:r w:rsidR="00A96535">
              <w:rPr>
                <w:noProof/>
                <w:webHidden/>
              </w:rPr>
              <w:instrText xml:space="preserve"> PAGEREF _Toc127073491 \h </w:instrText>
            </w:r>
            <w:r w:rsidR="00A96535">
              <w:rPr>
                <w:noProof/>
                <w:webHidden/>
              </w:rPr>
            </w:r>
            <w:r w:rsidR="00A96535">
              <w:rPr>
                <w:noProof/>
                <w:webHidden/>
              </w:rPr>
              <w:fldChar w:fldCharType="separate"/>
            </w:r>
            <w:r w:rsidR="00A96535">
              <w:rPr>
                <w:noProof/>
                <w:webHidden/>
              </w:rPr>
              <w:t>10</w:t>
            </w:r>
            <w:r w:rsidR="00A96535">
              <w:rPr>
                <w:noProof/>
                <w:webHidden/>
              </w:rPr>
              <w:fldChar w:fldCharType="end"/>
            </w:r>
          </w:hyperlink>
        </w:p>
        <w:p w:rsidR="00A96535" w:rsidRDefault="001F79C6">
          <w:pPr>
            <w:pStyle w:val="TOC3"/>
            <w:tabs>
              <w:tab w:val="left" w:pos="1320"/>
              <w:tab w:val="right" w:leader="dot" w:pos="7928"/>
            </w:tabs>
            <w:rPr>
              <w:rFonts w:asciiTheme="minorHAnsi" w:eastAsiaTheme="minorEastAsia" w:hAnsiTheme="minorHAnsi"/>
              <w:noProof/>
              <w:sz w:val="22"/>
            </w:rPr>
          </w:pPr>
          <w:hyperlink w:anchor="_Toc127073500" w:history="1">
            <w:r w:rsidR="00A96535" w:rsidRPr="007436E1">
              <w:rPr>
                <w:rStyle w:val="Hyperlink"/>
                <w:noProof/>
              </w:rPr>
              <w:t>2.2.1</w:t>
            </w:r>
            <w:r w:rsidR="00A96535">
              <w:rPr>
                <w:rFonts w:asciiTheme="minorHAnsi" w:eastAsiaTheme="minorEastAsia" w:hAnsiTheme="minorHAnsi"/>
                <w:noProof/>
                <w:sz w:val="22"/>
              </w:rPr>
              <w:tab/>
            </w:r>
            <w:r w:rsidR="00A96535" w:rsidRPr="007436E1">
              <w:rPr>
                <w:rStyle w:val="Hyperlink"/>
                <w:noProof/>
              </w:rPr>
              <w:t>Implementasi</w:t>
            </w:r>
            <w:r w:rsidR="00A96535">
              <w:rPr>
                <w:noProof/>
                <w:webHidden/>
              </w:rPr>
              <w:tab/>
            </w:r>
            <w:r w:rsidR="00A96535">
              <w:rPr>
                <w:noProof/>
                <w:webHidden/>
              </w:rPr>
              <w:fldChar w:fldCharType="begin"/>
            </w:r>
            <w:r w:rsidR="00A96535">
              <w:rPr>
                <w:noProof/>
                <w:webHidden/>
              </w:rPr>
              <w:instrText xml:space="preserve"> PAGEREF _Toc127073500 \h </w:instrText>
            </w:r>
            <w:r w:rsidR="00A96535">
              <w:rPr>
                <w:noProof/>
                <w:webHidden/>
              </w:rPr>
            </w:r>
            <w:r w:rsidR="00A96535">
              <w:rPr>
                <w:noProof/>
                <w:webHidden/>
              </w:rPr>
              <w:fldChar w:fldCharType="separate"/>
            </w:r>
            <w:r w:rsidR="00A96535">
              <w:rPr>
                <w:noProof/>
                <w:webHidden/>
              </w:rPr>
              <w:t>10</w:t>
            </w:r>
            <w:r w:rsidR="00A96535">
              <w:rPr>
                <w:noProof/>
                <w:webHidden/>
              </w:rPr>
              <w:fldChar w:fldCharType="end"/>
            </w:r>
          </w:hyperlink>
        </w:p>
        <w:p w:rsidR="00A96535" w:rsidRDefault="001F79C6">
          <w:pPr>
            <w:pStyle w:val="TOC3"/>
            <w:tabs>
              <w:tab w:val="left" w:pos="1320"/>
              <w:tab w:val="right" w:leader="dot" w:pos="7928"/>
            </w:tabs>
            <w:rPr>
              <w:rFonts w:asciiTheme="minorHAnsi" w:eastAsiaTheme="minorEastAsia" w:hAnsiTheme="minorHAnsi"/>
              <w:noProof/>
              <w:sz w:val="22"/>
            </w:rPr>
          </w:pPr>
          <w:hyperlink w:anchor="_Toc127073501" w:history="1">
            <w:r w:rsidR="00A96535" w:rsidRPr="007436E1">
              <w:rPr>
                <w:rStyle w:val="Hyperlink"/>
                <w:noProof/>
              </w:rPr>
              <w:t>2.2.2</w:t>
            </w:r>
            <w:r w:rsidR="00A96535">
              <w:rPr>
                <w:rFonts w:asciiTheme="minorHAnsi" w:eastAsiaTheme="minorEastAsia" w:hAnsiTheme="minorHAnsi"/>
                <w:noProof/>
                <w:sz w:val="22"/>
              </w:rPr>
              <w:tab/>
            </w:r>
            <w:r w:rsidR="00A96535" w:rsidRPr="00B34774">
              <w:rPr>
                <w:rStyle w:val="Hyperlink"/>
                <w:i/>
                <w:noProof/>
              </w:rPr>
              <w:t>Web engineering</w:t>
            </w:r>
            <w:r w:rsidR="00A96535">
              <w:rPr>
                <w:noProof/>
                <w:webHidden/>
              </w:rPr>
              <w:tab/>
            </w:r>
            <w:r w:rsidR="00A96535">
              <w:rPr>
                <w:noProof/>
                <w:webHidden/>
              </w:rPr>
              <w:fldChar w:fldCharType="begin"/>
            </w:r>
            <w:r w:rsidR="00A96535">
              <w:rPr>
                <w:noProof/>
                <w:webHidden/>
              </w:rPr>
              <w:instrText xml:space="preserve"> PAGEREF _Toc127073501 \h </w:instrText>
            </w:r>
            <w:r w:rsidR="00A96535">
              <w:rPr>
                <w:noProof/>
                <w:webHidden/>
              </w:rPr>
            </w:r>
            <w:r w:rsidR="00A96535">
              <w:rPr>
                <w:noProof/>
                <w:webHidden/>
              </w:rPr>
              <w:fldChar w:fldCharType="separate"/>
            </w:r>
            <w:r w:rsidR="00A96535">
              <w:rPr>
                <w:noProof/>
                <w:webHidden/>
              </w:rPr>
              <w:t>11</w:t>
            </w:r>
            <w:r w:rsidR="00A96535">
              <w:rPr>
                <w:noProof/>
                <w:webHidden/>
              </w:rPr>
              <w:fldChar w:fldCharType="end"/>
            </w:r>
          </w:hyperlink>
        </w:p>
        <w:p w:rsidR="00A96535" w:rsidRDefault="001F79C6">
          <w:pPr>
            <w:pStyle w:val="TOC3"/>
            <w:tabs>
              <w:tab w:val="left" w:pos="1320"/>
              <w:tab w:val="right" w:leader="dot" w:pos="7928"/>
            </w:tabs>
            <w:rPr>
              <w:rFonts w:asciiTheme="minorHAnsi" w:eastAsiaTheme="minorEastAsia" w:hAnsiTheme="minorHAnsi"/>
              <w:noProof/>
              <w:sz w:val="22"/>
            </w:rPr>
          </w:pPr>
          <w:hyperlink w:anchor="_Toc127073502" w:history="1">
            <w:r w:rsidR="00A96535" w:rsidRPr="007436E1">
              <w:rPr>
                <w:rStyle w:val="Hyperlink"/>
                <w:noProof/>
              </w:rPr>
              <w:t>2.2.3</w:t>
            </w:r>
            <w:r w:rsidR="00A96535">
              <w:rPr>
                <w:rFonts w:asciiTheme="minorHAnsi" w:eastAsiaTheme="minorEastAsia" w:hAnsiTheme="minorHAnsi"/>
                <w:noProof/>
                <w:sz w:val="22"/>
              </w:rPr>
              <w:tab/>
            </w:r>
            <w:r w:rsidR="00A96535" w:rsidRPr="007436E1">
              <w:rPr>
                <w:rStyle w:val="Hyperlink"/>
                <w:noProof/>
              </w:rPr>
              <w:t>Pemantauan</w:t>
            </w:r>
            <w:r w:rsidR="00A96535">
              <w:rPr>
                <w:noProof/>
                <w:webHidden/>
              </w:rPr>
              <w:tab/>
            </w:r>
            <w:r w:rsidR="00A96535">
              <w:rPr>
                <w:noProof/>
                <w:webHidden/>
              </w:rPr>
              <w:fldChar w:fldCharType="begin"/>
            </w:r>
            <w:r w:rsidR="00A96535">
              <w:rPr>
                <w:noProof/>
                <w:webHidden/>
              </w:rPr>
              <w:instrText xml:space="preserve"> PAGEREF _Toc127073502 \h </w:instrText>
            </w:r>
            <w:r w:rsidR="00A96535">
              <w:rPr>
                <w:noProof/>
                <w:webHidden/>
              </w:rPr>
            </w:r>
            <w:r w:rsidR="00A96535">
              <w:rPr>
                <w:noProof/>
                <w:webHidden/>
              </w:rPr>
              <w:fldChar w:fldCharType="separate"/>
            </w:r>
            <w:r w:rsidR="00A96535">
              <w:rPr>
                <w:noProof/>
                <w:webHidden/>
              </w:rPr>
              <w:t>13</w:t>
            </w:r>
            <w:r w:rsidR="00A96535">
              <w:rPr>
                <w:noProof/>
                <w:webHidden/>
              </w:rPr>
              <w:fldChar w:fldCharType="end"/>
            </w:r>
          </w:hyperlink>
        </w:p>
        <w:p w:rsidR="00A96535" w:rsidRDefault="001F79C6">
          <w:pPr>
            <w:pStyle w:val="TOC3"/>
            <w:tabs>
              <w:tab w:val="left" w:pos="1320"/>
              <w:tab w:val="right" w:leader="dot" w:pos="7928"/>
            </w:tabs>
            <w:rPr>
              <w:rFonts w:asciiTheme="minorHAnsi" w:eastAsiaTheme="minorEastAsia" w:hAnsiTheme="minorHAnsi"/>
              <w:noProof/>
              <w:sz w:val="22"/>
            </w:rPr>
          </w:pPr>
          <w:hyperlink w:anchor="_Toc127073503" w:history="1">
            <w:r w:rsidR="00A96535" w:rsidRPr="007436E1">
              <w:rPr>
                <w:rStyle w:val="Hyperlink"/>
                <w:noProof/>
              </w:rPr>
              <w:t>2.2.4</w:t>
            </w:r>
            <w:r w:rsidR="00A96535">
              <w:rPr>
                <w:rFonts w:asciiTheme="minorHAnsi" w:eastAsiaTheme="minorEastAsia" w:hAnsiTheme="minorHAnsi"/>
                <w:noProof/>
                <w:sz w:val="22"/>
              </w:rPr>
              <w:tab/>
            </w:r>
            <w:r w:rsidR="00A96535" w:rsidRPr="007436E1">
              <w:rPr>
                <w:rStyle w:val="Hyperlink"/>
                <w:noProof/>
              </w:rPr>
              <w:t>Pengelolaan Data</w:t>
            </w:r>
            <w:r w:rsidR="00A96535">
              <w:rPr>
                <w:noProof/>
                <w:webHidden/>
              </w:rPr>
              <w:tab/>
            </w:r>
            <w:r w:rsidR="00A96535">
              <w:rPr>
                <w:noProof/>
                <w:webHidden/>
              </w:rPr>
              <w:fldChar w:fldCharType="begin"/>
            </w:r>
            <w:r w:rsidR="00A96535">
              <w:rPr>
                <w:noProof/>
                <w:webHidden/>
              </w:rPr>
              <w:instrText xml:space="preserve"> PAGEREF _Toc127073503 \h </w:instrText>
            </w:r>
            <w:r w:rsidR="00A96535">
              <w:rPr>
                <w:noProof/>
                <w:webHidden/>
              </w:rPr>
            </w:r>
            <w:r w:rsidR="00A96535">
              <w:rPr>
                <w:noProof/>
                <w:webHidden/>
              </w:rPr>
              <w:fldChar w:fldCharType="separate"/>
            </w:r>
            <w:r w:rsidR="00A96535">
              <w:rPr>
                <w:noProof/>
                <w:webHidden/>
              </w:rPr>
              <w:t>13</w:t>
            </w:r>
            <w:r w:rsidR="00A96535">
              <w:rPr>
                <w:noProof/>
                <w:webHidden/>
              </w:rPr>
              <w:fldChar w:fldCharType="end"/>
            </w:r>
          </w:hyperlink>
        </w:p>
        <w:p w:rsidR="00A96535" w:rsidRDefault="001F79C6">
          <w:pPr>
            <w:pStyle w:val="TOC3"/>
            <w:tabs>
              <w:tab w:val="left" w:pos="1320"/>
              <w:tab w:val="right" w:leader="dot" w:pos="7928"/>
            </w:tabs>
            <w:rPr>
              <w:rFonts w:asciiTheme="minorHAnsi" w:eastAsiaTheme="minorEastAsia" w:hAnsiTheme="minorHAnsi"/>
              <w:noProof/>
              <w:sz w:val="22"/>
            </w:rPr>
          </w:pPr>
          <w:hyperlink w:anchor="_Toc127073504" w:history="1">
            <w:r w:rsidR="00A96535" w:rsidRPr="007436E1">
              <w:rPr>
                <w:rStyle w:val="Hyperlink"/>
                <w:noProof/>
              </w:rPr>
              <w:t>2.2.5</w:t>
            </w:r>
            <w:r w:rsidR="00A96535">
              <w:rPr>
                <w:rFonts w:asciiTheme="minorHAnsi" w:eastAsiaTheme="minorEastAsia" w:hAnsiTheme="minorHAnsi"/>
                <w:noProof/>
                <w:sz w:val="22"/>
              </w:rPr>
              <w:tab/>
            </w:r>
            <w:r w:rsidR="00A96535" w:rsidRPr="007436E1">
              <w:rPr>
                <w:rStyle w:val="Hyperlink"/>
                <w:noProof/>
              </w:rPr>
              <w:t>Tools pembuatan aplikasi</w:t>
            </w:r>
            <w:r w:rsidR="00A96535">
              <w:rPr>
                <w:noProof/>
                <w:webHidden/>
              </w:rPr>
              <w:tab/>
            </w:r>
            <w:r w:rsidR="00A96535">
              <w:rPr>
                <w:noProof/>
                <w:webHidden/>
              </w:rPr>
              <w:fldChar w:fldCharType="begin"/>
            </w:r>
            <w:r w:rsidR="00A96535">
              <w:rPr>
                <w:noProof/>
                <w:webHidden/>
              </w:rPr>
              <w:instrText xml:space="preserve"> PAGEREF _Toc127073504 \h </w:instrText>
            </w:r>
            <w:r w:rsidR="00A96535">
              <w:rPr>
                <w:noProof/>
                <w:webHidden/>
              </w:rPr>
            </w:r>
            <w:r w:rsidR="00A96535">
              <w:rPr>
                <w:noProof/>
                <w:webHidden/>
              </w:rPr>
              <w:fldChar w:fldCharType="separate"/>
            </w:r>
            <w:r w:rsidR="00A96535">
              <w:rPr>
                <w:noProof/>
                <w:webHidden/>
              </w:rPr>
              <w:t>14</w:t>
            </w:r>
            <w:r w:rsidR="00A96535">
              <w:rPr>
                <w:noProof/>
                <w:webHidden/>
              </w:rPr>
              <w:fldChar w:fldCharType="end"/>
            </w:r>
          </w:hyperlink>
        </w:p>
        <w:p w:rsidR="00A96535" w:rsidRDefault="001F79C6">
          <w:pPr>
            <w:pStyle w:val="TOC3"/>
            <w:tabs>
              <w:tab w:val="left" w:pos="1320"/>
              <w:tab w:val="right" w:leader="dot" w:pos="7928"/>
            </w:tabs>
            <w:rPr>
              <w:rFonts w:asciiTheme="minorHAnsi" w:eastAsiaTheme="minorEastAsia" w:hAnsiTheme="minorHAnsi"/>
              <w:noProof/>
              <w:sz w:val="22"/>
            </w:rPr>
          </w:pPr>
          <w:hyperlink w:anchor="_Toc127073505" w:history="1">
            <w:r w:rsidR="00A96535" w:rsidRPr="007436E1">
              <w:rPr>
                <w:rStyle w:val="Hyperlink"/>
                <w:noProof/>
              </w:rPr>
              <w:t>2.2.6</w:t>
            </w:r>
            <w:r w:rsidR="00A96535">
              <w:rPr>
                <w:rFonts w:asciiTheme="minorHAnsi" w:eastAsiaTheme="minorEastAsia" w:hAnsiTheme="minorHAnsi"/>
                <w:noProof/>
                <w:sz w:val="22"/>
              </w:rPr>
              <w:tab/>
            </w:r>
            <w:r w:rsidR="00A96535" w:rsidRPr="007436E1">
              <w:rPr>
                <w:rStyle w:val="Hyperlink"/>
                <w:noProof/>
              </w:rPr>
              <w:t>Kerangka Pemikiran</w:t>
            </w:r>
            <w:r w:rsidR="00A96535">
              <w:rPr>
                <w:noProof/>
                <w:webHidden/>
              </w:rPr>
              <w:tab/>
            </w:r>
            <w:r w:rsidR="00A96535">
              <w:rPr>
                <w:noProof/>
                <w:webHidden/>
              </w:rPr>
              <w:fldChar w:fldCharType="begin"/>
            </w:r>
            <w:r w:rsidR="00A96535">
              <w:rPr>
                <w:noProof/>
                <w:webHidden/>
              </w:rPr>
              <w:instrText xml:space="preserve"> PAGEREF _Toc127073505 \h </w:instrText>
            </w:r>
            <w:r w:rsidR="00A96535">
              <w:rPr>
                <w:noProof/>
                <w:webHidden/>
              </w:rPr>
            </w:r>
            <w:r w:rsidR="00A96535">
              <w:rPr>
                <w:noProof/>
                <w:webHidden/>
              </w:rPr>
              <w:fldChar w:fldCharType="separate"/>
            </w:r>
            <w:r w:rsidR="00A96535">
              <w:rPr>
                <w:noProof/>
                <w:webHidden/>
              </w:rPr>
              <w:t>19</w:t>
            </w:r>
            <w:r w:rsidR="00A96535">
              <w:rPr>
                <w:noProof/>
                <w:webHidden/>
              </w:rPr>
              <w:fldChar w:fldCharType="end"/>
            </w:r>
          </w:hyperlink>
        </w:p>
        <w:p w:rsidR="00A96535" w:rsidRDefault="001F79C6">
          <w:pPr>
            <w:pStyle w:val="TOC1"/>
            <w:tabs>
              <w:tab w:val="right" w:leader="dot" w:pos="7928"/>
            </w:tabs>
            <w:rPr>
              <w:rFonts w:asciiTheme="minorHAnsi" w:eastAsiaTheme="minorEastAsia" w:hAnsiTheme="minorHAnsi"/>
              <w:noProof/>
              <w:sz w:val="22"/>
            </w:rPr>
          </w:pPr>
          <w:hyperlink w:anchor="_Toc127073506" w:history="1">
            <w:r w:rsidR="00A96535" w:rsidRPr="007436E1">
              <w:rPr>
                <w:rStyle w:val="Hyperlink"/>
                <w:noProof/>
              </w:rPr>
              <w:t>BAB III METODE PENELITIAN</w:t>
            </w:r>
            <w:r w:rsidR="00A96535">
              <w:rPr>
                <w:noProof/>
                <w:webHidden/>
              </w:rPr>
              <w:tab/>
            </w:r>
            <w:r w:rsidR="00A96535">
              <w:rPr>
                <w:noProof/>
                <w:webHidden/>
              </w:rPr>
              <w:fldChar w:fldCharType="begin"/>
            </w:r>
            <w:r w:rsidR="00A96535">
              <w:rPr>
                <w:noProof/>
                <w:webHidden/>
              </w:rPr>
              <w:instrText xml:space="preserve"> PAGEREF _Toc127073506 \h </w:instrText>
            </w:r>
            <w:r w:rsidR="00A96535">
              <w:rPr>
                <w:noProof/>
                <w:webHidden/>
              </w:rPr>
            </w:r>
            <w:r w:rsidR="00A96535">
              <w:rPr>
                <w:noProof/>
                <w:webHidden/>
              </w:rPr>
              <w:fldChar w:fldCharType="separate"/>
            </w:r>
            <w:r w:rsidR="00A96535">
              <w:rPr>
                <w:noProof/>
                <w:webHidden/>
              </w:rPr>
              <w:t>21</w:t>
            </w:r>
            <w:r w:rsidR="00A96535">
              <w:rPr>
                <w:noProof/>
                <w:webHidden/>
              </w:rPr>
              <w:fldChar w:fldCharType="end"/>
            </w:r>
          </w:hyperlink>
        </w:p>
        <w:p w:rsidR="00A96535" w:rsidRDefault="001F79C6">
          <w:pPr>
            <w:pStyle w:val="TOC2"/>
            <w:tabs>
              <w:tab w:val="left" w:pos="880"/>
              <w:tab w:val="right" w:leader="dot" w:pos="7928"/>
            </w:tabs>
            <w:rPr>
              <w:rFonts w:asciiTheme="minorHAnsi" w:eastAsiaTheme="minorEastAsia" w:hAnsiTheme="minorHAnsi"/>
              <w:noProof/>
              <w:sz w:val="22"/>
            </w:rPr>
          </w:pPr>
          <w:hyperlink w:anchor="_Toc127073508" w:history="1">
            <w:r w:rsidR="00A96535" w:rsidRPr="007436E1">
              <w:rPr>
                <w:rStyle w:val="Hyperlink"/>
                <w:noProof/>
              </w:rPr>
              <w:t>3.1</w:t>
            </w:r>
            <w:r w:rsidR="00A96535">
              <w:rPr>
                <w:rFonts w:asciiTheme="minorHAnsi" w:eastAsiaTheme="minorEastAsia" w:hAnsiTheme="minorHAnsi"/>
                <w:noProof/>
                <w:sz w:val="22"/>
              </w:rPr>
              <w:tab/>
            </w:r>
            <w:r w:rsidR="00A96535" w:rsidRPr="007436E1">
              <w:rPr>
                <w:rStyle w:val="Hyperlink"/>
                <w:noProof/>
              </w:rPr>
              <w:t>Metode Pengumpulan Data</w:t>
            </w:r>
            <w:r w:rsidR="00A96535">
              <w:rPr>
                <w:noProof/>
                <w:webHidden/>
              </w:rPr>
              <w:tab/>
            </w:r>
            <w:r w:rsidR="00A96535">
              <w:rPr>
                <w:noProof/>
                <w:webHidden/>
              </w:rPr>
              <w:fldChar w:fldCharType="begin"/>
            </w:r>
            <w:r w:rsidR="00A96535">
              <w:rPr>
                <w:noProof/>
                <w:webHidden/>
              </w:rPr>
              <w:instrText xml:space="preserve"> PAGEREF _Toc127073508 \h </w:instrText>
            </w:r>
            <w:r w:rsidR="00A96535">
              <w:rPr>
                <w:noProof/>
                <w:webHidden/>
              </w:rPr>
            </w:r>
            <w:r w:rsidR="00A96535">
              <w:rPr>
                <w:noProof/>
                <w:webHidden/>
              </w:rPr>
              <w:fldChar w:fldCharType="separate"/>
            </w:r>
            <w:r w:rsidR="00A96535">
              <w:rPr>
                <w:noProof/>
                <w:webHidden/>
              </w:rPr>
              <w:t>21</w:t>
            </w:r>
            <w:r w:rsidR="00A96535">
              <w:rPr>
                <w:noProof/>
                <w:webHidden/>
              </w:rPr>
              <w:fldChar w:fldCharType="end"/>
            </w:r>
          </w:hyperlink>
        </w:p>
        <w:p w:rsidR="00A96535" w:rsidRDefault="001F79C6">
          <w:pPr>
            <w:pStyle w:val="TOC2"/>
            <w:tabs>
              <w:tab w:val="left" w:pos="880"/>
              <w:tab w:val="right" w:leader="dot" w:pos="7928"/>
            </w:tabs>
            <w:rPr>
              <w:rFonts w:asciiTheme="minorHAnsi" w:eastAsiaTheme="minorEastAsia" w:hAnsiTheme="minorHAnsi"/>
              <w:noProof/>
              <w:sz w:val="22"/>
            </w:rPr>
          </w:pPr>
          <w:hyperlink w:anchor="_Toc127073509" w:history="1">
            <w:r w:rsidR="00A96535" w:rsidRPr="007436E1">
              <w:rPr>
                <w:rStyle w:val="Hyperlink"/>
                <w:noProof/>
              </w:rPr>
              <w:t>3.2</w:t>
            </w:r>
            <w:r w:rsidR="00A96535">
              <w:rPr>
                <w:rFonts w:asciiTheme="minorHAnsi" w:eastAsiaTheme="minorEastAsia" w:hAnsiTheme="minorHAnsi"/>
                <w:noProof/>
                <w:sz w:val="22"/>
              </w:rPr>
              <w:tab/>
            </w:r>
            <w:r w:rsidR="00A96535" w:rsidRPr="007436E1">
              <w:rPr>
                <w:rStyle w:val="Hyperlink"/>
                <w:noProof/>
              </w:rPr>
              <w:t>Metode Yang Diusulkan</w:t>
            </w:r>
            <w:r w:rsidR="00A96535">
              <w:rPr>
                <w:noProof/>
                <w:webHidden/>
              </w:rPr>
              <w:tab/>
            </w:r>
            <w:r w:rsidR="00A96535">
              <w:rPr>
                <w:noProof/>
                <w:webHidden/>
              </w:rPr>
              <w:fldChar w:fldCharType="begin"/>
            </w:r>
            <w:r w:rsidR="00A96535">
              <w:rPr>
                <w:noProof/>
                <w:webHidden/>
              </w:rPr>
              <w:instrText xml:space="preserve"> PAGEREF _Toc127073509 \h </w:instrText>
            </w:r>
            <w:r w:rsidR="00A96535">
              <w:rPr>
                <w:noProof/>
                <w:webHidden/>
              </w:rPr>
            </w:r>
            <w:r w:rsidR="00A96535">
              <w:rPr>
                <w:noProof/>
                <w:webHidden/>
              </w:rPr>
              <w:fldChar w:fldCharType="separate"/>
            </w:r>
            <w:r w:rsidR="00A96535">
              <w:rPr>
                <w:noProof/>
                <w:webHidden/>
              </w:rPr>
              <w:t>22</w:t>
            </w:r>
            <w:r w:rsidR="00A96535">
              <w:rPr>
                <w:noProof/>
                <w:webHidden/>
              </w:rPr>
              <w:fldChar w:fldCharType="end"/>
            </w:r>
          </w:hyperlink>
        </w:p>
        <w:p w:rsidR="00A96535" w:rsidRDefault="001F79C6">
          <w:pPr>
            <w:pStyle w:val="TOC2"/>
            <w:tabs>
              <w:tab w:val="left" w:pos="880"/>
              <w:tab w:val="right" w:leader="dot" w:pos="7928"/>
            </w:tabs>
            <w:rPr>
              <w:rFonts w:asciiTheme="minorHAnsi" w:eastAsiaTheme="minorEastAsia" w:hAnsiTheme="minorHAnsi"/>
              <w:noProof/>
              <w:sz w:val="22"/>
            </w:rPr>
          </w:pPr>
          <w:hyperlink w:anchor="_Toc127073510" w:history="1">
            <w:r w:rsidR="00A96535" w:rsidRPr="007436E1">
              <w:rPr>
                <w:rStyle w:val="Hyperlink"/>
                <w:noProof/>
              </w:rPr>
              <w:t>3.3</w:t>
            </w:r>
            <w:r w:rsidR="00A96535">
              <w:rPr>
                <w:rFonts w:asciiTheme="minorHAnsi" w:eastAsiaTheme="minorEastAsia" w:hAnsiTheme="minorHAnsi"/>
                <w:noProof/>
                <w:sz w:val="22"/>
              </w:rPr>
              <w:tab/>
            </w:r>
            <w:r w:rsidR="00A96535" w:rsidRPr="007436E1">
              <w:rPr>
                <w:rStyle w:val="Hyperlink"/>
                <w:noProof/>
              </w:rPr>
              <w:t>Metode Pengujian</w:t>
            </w:r>
            <w:r w:rsidR="00A96535">
              <w:rPr>
                <w:noProof/>
                <w:webHidden/>
              </w:rPr>
              <w:tab/>
            </w:r>
            <w:r w:rsidR="00A96535">
              <w:rPr>
                <w:noProof/>
                <w:webHidden/>
              </w:rPr>
              <w:fldChar w:fldCharType="begin"/>
            </w:r>
            <w:r w:rsidR="00A96535">
              <w:rPr>
                <w:noProof/>
                <w:webHidden/>
              </w:rPr>
              <w:instrText xml:space="preserve"> PAGEREF _Toc127073510 \h </w:instrText>
            </w:r>
            <w:r w:rsidR="00A96535">
              <w:rPr>
                <w:noProof/>
                <w:webHidden/>
              </w:rPr>
            </w:r>
            <w:r w:rsidR="00A96535">
              <w:rPr>
                <w:noProof/>
                <w:webHidden/>
              </w:rPr>
              <w:fldChar w:fldCharType="separate"/>
            </w:r>
            <w:r w:rsidR="00A96535">
              <w:rPr>
                <w:noProof/>
                <w:webHidden/>
              </w:rPr>
              <w:t>23</w:t>
            </w:r>
            <w:r w:rsidR="00A96535">
              <w:rPr>
                <w:noProof/>
                <w:webHidden/>
              </w:rPr>
              <w:fldChar w:fldCharType="end"/>
            </w:r>
          </w:hyperlink>
        </w:p>
        <w:p w:rsidR="00A96535" w:rsidRDefault="001F79C6">
          <w:pPr>
            <w:pStyle w:val="TOC1"/>
            <w:tabs>
              <w:tab w:val="right" w:leader="dot" w:pos="7928"/>
            </w:tabs>
            <w:rPr>
              <w:rFonts w:asciiTheme="minorHAnsi" w:eastAsiaTheme="minorEastAsia" w:hAnsiTheme="minorHAnsi"/>
              <w:noProof/>
              <w:sz w:val="22"/>
            </w:rPr>
          </w:pPr>
          <w:hyperlink w:anchor="_Toc127073511" w:history="1">
            <w:r w:rsidR="00A96535" w:rsidRPr="007436E1">
              <w:rPr>
                <w:rStyle w:val="Hyperlink"/>
                <w:noProof/>
              </w:rPr>
              <w:t>DAFTAR PUSTAKA</w:t>
            </w:r>
            <w:r w:rsidR="00A96535">
              <w:rPr>
                <w:noProof/>
                <w:webHidden/>
              </w:rPr>
              <w:tab/>
            </w:r>
            <w:r w:rsidR="00A96535">
              <w:rPr>
                <w:noProof/>
                <w:webHidden/>
              </w:rPr>
              <w:fldChar w:fldCharType="begin"/>
            </w:r>
            <w:r w:rsidR="00A96535">
              <w:rPr>
                <w:noProof/>
                <w:webHidden/>
              </w:rPr>
              <w:instrText xml:space="preserve"> PAGEREF _Toc127073511 \h </w:instrText>
            </w:r>
            <w:r w:rsidR="00A96535">
              <w:rPr>
                <w:noProof/>
                <w:webHidden/>
              </w:rPr>
            </w:r>
            <w:r w:rsidR="00A96535">
              <w:rPr>
                <w:noProof/>
                <w:webHidden/>
              </w:rPr>
              <w:fldChar w:fldCharType="separate"/>
            </w:r>
            <w:r w:rsidR="00A96535">
              <w:rPr>
                <w:noProof/>
                <w:webHidden/>
              </w:rPr>
              <w:t>25</w:t>
            </w:r>
            <w:r w:rsidR="00A96535">
              <w:rPr>
                <w:noProof/>
                <w:webHidden/>
              </w:rPr>
              <w:fldChar w:fldCharType="end"/>
            </w:r>
          </w:hyperlink>
        </w:p>
        <w:p w:rsidR="00F0270F" w:rsidRPr="00F0270F" w:rsidRDefault="00F32C20" w:rsidP="00F0270F">
          <w:pPr>
            <w:jc w:val="center"/>
            <w:rPr>
              <w:b/>
              <w:bCs/>
              <w:noProof/>
            </w:rPr>
          </w:pPr>
          <w:r>
            <w:rPr>
              <w:b/>
              <w:bCs/>
              <w:noProof/>
            </w:rPr>
            <w:fldChar w:fldCharType="end"/>
          </w:r>
        </w:p>
      </w:sdtContent>
    </w:sdt>
    <w:p w:rsidR="00A96535" w:rsidRDefault="00A96535">
      <w:pPr>
        <w:spacing w:after="200" w:line="276" w:lineRule="auto"/>
        <w:jc w:val="left"/>
        <w:rPr>
          <w:rFonts w:eastAsiaTheme="majorEastAsia" w:cstheme="majorBidi"/>
          <w:b/>
          <w:bCs/>
          <w:sz w:val="28"/>
          <w:szCs w:val="28"/>
        </w:rPr>
      </w:pPr>
      <w:bookmarkStart w:id="15" w:name="_Toc127073480"/>
      <w:r>
        <w:br w:type="page"/>
      </w:r>
    </w:p>
    <w:p w:rsidR="00E31A08" w:rsidRDefault="00E31A08" w:rsidP="00D57D39">
      <w:pPr>
        <w:pStyle w:val="Heading1"/>
        <w:numPr>
          <w:ilvl w:val="0"/>
          <w:numId w:val="0"/>
        </w:numPr>
        <w:ind w:left="432"/>
      </w:pPr>
      <w:r w:rsidRPr="00E31A08">
        <w:lastRenderedPageBreak/>
        <w:t>Daftar Tabel</w:t>
      </w:r>
      <w:bookmarkEnd w:id="15"/>
    </w:p>
    <w:p w:rsidR="00A96535" w:rsidRDefault="006D333E">
      <w:pPr>
        <w:pStyle w:val="TableofFigures"/>
        <w:tabs>
          <w:tab w:val="right" w:leader="dot" w:pos="7928"/>
        </w:tabs>
        <w:rPr>
          <w:rFonts w:asciiTheme="minorHAnsi" w:eastAsiaTheme="minorEastAsia" w:hAnsiTheme="minorHAnsi"/>
          <w:noProof/>
          <w:sz w:val="22"/>
        </w:rPr>
      </w:pPr>
      <w:r>
        <w:fldChar w:fldCharType="begin"/>
      </w:r>
      <w:r>
        <w:instrText xml:space="preserve"> TOC \h \z \c "Tabel" </w:instrText>
      </w:r>
      <w:r>
        <w:fldChar w:fldCharType="separate"/>
      </w:r>
      <w:hyperlink w:anchor="_Toc127073512" w:history="1">
        <w:r w:rsidR="00A96535" w:rsidRPr="0089490E">
          <w:rPr>
            <w:rStyle w:val="Hyperlink"/>
            <w:noProof/>
          </w:rPr>
          <w:t>Tabel 1 State Of The Arts</w:t>
        </w:r>
        <w:r w:rsidR="00A96535">
          <w:rPr>
            <w:noProof/>
            <w:webHidden/>
          </w:rPr>
          <w:tab/>
        </w:r>
        <w:r w:rsidR="00A96535">
          <w:rPr>
            <w:noProof/>
            <w:webHidden/>
          </w:rPr>
          <w:fldChar w:fldCharType="begin"/>
        </w:r>
        <w:r w:rsidR="00A96535">
          <w:rPr>
            <w:noProof/>
            <w:webHidden/>
          </w:rPr>
          <w:instrText xml:space="preserve"> PAGEREF _Toc127073512 \h </w:instrText>
        </w:r>
        <w:r w:rsidR="00A96535">
          <w:rPr>
            <w:noProof/>
            <w:webHidden/>
          </w:rPr>
        </w:r>
        <w:r w:rsidR="00A96535">
          <w:rPr>
            <w:noProof/>
            <w:webHidden/>
          </w:rPr>
          <w:fldChar w:fldCharType="separate"/>
        </w:r>
        <w:r w:rsidR="00A96535">
          <w:rPr>
            <w:noProof/>
            <w:webHidden/>
          </w:rPr>
          <w:t>6</w:t>
        </w:r>
        <w:r w:rsidR="00A96535">
          <w:rPr>
            <w:noProof/>
            <w:webHidden/>
          </w:rPr>
          <w:fldChar w:fldCharType="end"/>
        </w:r>
      </w:hyperlink>
    </w:p>
    <w:p w:rsidR="00A96535" w:rsidRDefault="001F79C6">
      <w:pPr>
        <w:pStyle w:val="TableofFigures"/>
        <w:tabs>
          <w:tab w:val="right" w:leader="dot" w:pos="7928"/>
        </w:tabs>
        <w:rPr>
          <w:rFonts w:asciiTheme="minorHAnsi" w:eastAsiaTheme="minorEastAsia" w:hAnsiTheme="minorHAnsi"/>
          <w:noProof/>
          <w:sz w:val="22"/>
        </w:rPr>
      </w:pPr>
      <w:hyperlink w:anchor="_Toc127073513" w:history="1">
        <w:r w:rsidR="00A96535" w:rsidRPr="0089490E">
          <w:rPr>
            <w:rStyle w:val="Hyperlink"/>
            <w:noProof/>
          </w:rPr>
          <w:t>Tabel 2 Kerangka Pemikiran</w:t>
        </w:r>
        <w:r w:rsidR="00A96535">
          <w:rPr>
            <w:noProof/>
            <w:webHidden/>
          </w:rPr>
          <w:tab/>
        </w:r>
        <w:r w:rsidR="00A96535">
          <w:rPr>
            <w:noProof/>
            <w:webHidden/>
          </w:rPr>
          <w:fldChar w:fldCharType="begin"/>
        </w:r>
        <w:r w:rsidR="00A96535">
          <w:rPr>
            <w:noProof/>
            <w:webHidden/>
          </w:rPr>
          <w:instrText xml:space="preserve"> PAGEREF _Toc127073513 \h </w:instrText>
        </w:r>
        <w:r w:rsidR="00A96535">
          <w:rPr>
            <w:noProof/>
            <w:webHidden/>
          </w:rPr>
        </w:r>
        <w:r w:rsidR="00A96535">
          <w:rPr>
            <w:noProof/>
            <w:webHidden/>
          </w:rPr>
          <w:fldChar w:fldCharType="separate"/>
        </w:r>
        <w:r w:rsidR="00A96535">
          <w:rPr>
            <w:noProof/>
            <w:webHidden/>
          </w:rPr>
          <w:t>19</w:t>
        </w:r>
        <w:r w:rsidR="00A96535">
          <w:rPr>
            <w:noProof/>
            <w:webHidden/>
          </w:rPr>
          <w:fldChar w:fldCharType="end"/>
        </w:r>
      </w:hyperlink>
    </w:p>
    <w:p w:rsidR="00E31A08" w:rsidRDefault="006D333E">
      <w:pPr>
        <w:spacing w:after="200" w:line="276" w:lineRule="auto"/>
        <w:jc w:val="left"/>
      </w:pPr>
      <w:r>
        <w:fldChar w:fldCharType="end"/>
      </w:r>
    </w:p>
    <w:p w:rsidR="006D333E" w:rsidRDefault="006D333E">
      <w:pPr>
        <w:spacing w:after="200" w:line="276" w:lineRule="auto"/>
        <w:jc w:val="left"/>
        <w:rPr>
          <w:rFonts w:eastAsiaTheme="majorEastAsia" w:cstheme="majorBidi"/>
          <w:b/>
          <w:bCs/>
          <w:sz w:val="28"/>
          <w:szCs w:val="28"/>
        </w:rPr>
      </w:pPr>
      <w:r>
        <w:br w:type="page"/>
      </w:r>
    </w:p>
    <w:p w:rsidR="00626A32" w:rsidRPr="00626A32" w:rsidRDefault="00E31A08" w:rsidP="00626A32">
      <w:pPr>
        <w:pStyle w:val="Heading1"/>
        <w:numPr>
          <w:ilvl w:val="0"/>
          <w:numId w:val="0"/>
        </w:numPr>
        <w:ind w:left="432"/>
      </w:pPr>
      <w:bookmarkStart w:id="16" w:name="_Toc127073481"/>
      <w:r w:rsidRPr="00E31A08">
        <w:lastRenderedPageBreak/>
        <w:t>Daftar Gambar</w:t>
      </w:r>
      <w:bookmarkEnd w:id="16"/>
    </w:p>
    <w:p w:rsidR="00A96535" w:rsidRDefault="00626A32">
      <w:pPr>
        <w:pStyle w:val="TableofFigures"/>
        <w:tabs>
          <w:tab w:val="right" w:leader="dot" w:pos="7928"/>
        </w:tabs>
        <w:rPr>
          <w:rFonts w:asciiTheme="minorHAnsi" w:eastAsiaTheme="minorEastAsia" w:hAnsiTheme="minorHAnsi"/>
          <w:noProof/>
          <w:sz w:val="22"/>
        </w:rPr>
      </w:pPr>
      <w:r>
        <w:fldChar w:fldCharType="begin"/>
      </w:r>
      <w:r>
        <w:instrText xml:space="preserve"> TOC \h \z \c "Gambar" </w:instrText>
      </w:r>
      <w:r>
        <w:fldChar w:fldCharType="separate"/>
      </w:r>
      <w:hyperlink w:anchor="_Toc127073514" w:history="1">
        <w:r w:rsidR="00A96535" w:rsidRPr="00D369C5">
          <w:rPr>
            <w:rStyle w:val="Hyperlink"/>
            <w:noProof/>
          </w:rPr>
          <w:t>Gambar 1 Tahapan proses Web engineering</w:t>
        </w:r>
        <w:r w:rsidR="00A96535">
          <w:rPr>
            <w:noProof/>
            <w:webHidden/>
          </w:rPr>
          <w:tab/>
        </w:r>
        <w:r w:rsidR="00A96535">
          <w:rPr>
            <w:noProof/>
            <w:webHidden/>
          </w:rPr>
          <w:fldChar w:fldCharType="begin"/>
        </w:r>
        <w:r w:rsidR="00A96535">
          <w:rPr>
            <w:noProof/>
            <w:webHidden/>
          </w:rPr>
          <w:instrText xml:space="preserve"> PAGEREF _Toc127073514 \h </w:instrText>
        </w:r>
        <w:r w:rsidR="00A96535">
          <w:rPr>
            <w:noProof/>
            <w:webHidden/>
          </w:rPr>
        </w:r>
        <w:r w:rsidR="00A96535">
          <w:rPr>
            <w:noProof/>
            <w:webHidden/>
          </w:rPr>
          <w:fldChar w:fldCharType="separate"/>
        </w:r>
        <w:r w:rsidR="00A96535">
          <w:rPr>
            <w:noProof/>
            <w:webHidden/>
          </w:rPr>
          <w:t>11</w:t>
        </w:r>
        <w:r w:rsidR="00A96535">
          <w:rPr>
            <w:noProof/>
            <w:webHidden/>
          </w:rPr>
          <w:fldChar w:fldCharType="end"/>
        </w:r>
      </w:hyperlink>
    </w:p>
    <w:p w:rsidR="00A96535" w:rsidRDefault="001F79C6">
      <w:pPr>
        <w:pStyle w:val="TableofFigures"/>
        <w:tabs>
          <w:tab w:val="right" w:leader="dot" w:pos="7928"/>
        </w:tabs>
        <w:rPr>
          <w:rFonts w:asciiTheme="minorHAnsi" w:eastAsiaTheme="minorEastAsia" w:hAnsiTheme="minorHAnsi"/>
          <w:noProof/>
          <w:sz w:val="22"/>
        </w:rPr>
      </w:pPr>
      <w:hyperlink w:anchor="_Toc127073515" w:history="1">
        <w:r w:rsidR="00A96535" w:rsidRPr="00D369C5">
          <w:rPr>
            <w:rStyle w:val="Hyperlink"/>
            <w:noProof/>
          </w:rPr>
          <w:t>Gambar 2 logo MySQL</w:t>
        </w:r>
        <w:r w:rsidR="00A96535">
          <w:rPr>
            <w:noProof/>
            <w:webHidden/>
          </w:rPr>
          <w:tab/>
        </w:r>
        <w:r w:rsidR="00A96535">
          <w:rPr>
            <w:noProof/>
            <w:webHidden/>
          </w:rPr>
          <w:fldChar w:fldCharType="begin"/>
        </w:r>
        <w:r w:rsidR="00A96535">
          <w:rPr>
            <w:noProof/>
            <w:webHidden/>
          </w:rPr>
          <w:instrText xml:space="preserve"> PAGEREF _Toc127073515 \h </w:instrText>
        </w:r>
        <w:r w:rsidR="00A96535">
          <w:rPr>
            <w:noProof/>
            <w:webHidden/>
          </w:rPr>
        </w:r>
        <w:r w:rsidR="00A96535">
          <w:rPr>
            <w:noProof/>
            <w:webHidden/>
          </w:rPr>
          <w:fldChar w:fldCharType="separate"/>
        </w:r>
        <w:r w:rsidR="00A96535">
          <w:rPr>
            <w:noProof/>
            <w:webHidden/>
          </w:rPr>
          <w:t>14</w:t>
        </w:r>
        <w:r w:rsidR="00A96535">
          <w:rPr>
            <w:noProof/>
            <w:webHidden/>
          </w:rPr>
          <w:fldChar w:fldCharType="end"/>
        </w:r>
      </w:hyperlink>
    </w:p>
    <w:p w:rsidR="00A96535" w:rsidRDefault="001F79C6">
      <w:pPr>
        <w:pStyle w:val="TableofFigures"/>
        <w:tabs>
          <w:tab w:val="right" w:leader="dot" w:pos="7928"/>
        </w:tabs>
        <w:rPr>
          <w:rFonts w:asciiTheme="minorHAnsi" w:eastAsiaTheme="minorEastAsia" w:hAnsiTheme="minorHAnsi"/>
          <w:noProof/>
          <w:sz w:val="22"/>
        </w:rPr>
      </w:pPr>
      <w:hyperlink w:anchor="_Toc127073516" w:history="1">
        <w:r w:rsidR="00A96535" w:rsidRPr="00D369C5">
          <w:rPr>
            <w:rStyle w:val="Hyperlink"/>
            <w:noProof/>
          </w:rPr>
          <w:t>Gambar 3 logo PHP</w:t>
        </w:r>
        <w:r w:rsidR="00A96535">
          <w:rPr>
            <w:noProof/>
            <w:webHidden/>
          </w:rPr>
          <w:tab/>
        </w:r>
        <w:r w:rsidR="00A96535">
          <w:rPr>
            <w:noProof/>
            <w:webHidden/>
          </w:rPr>
          <w:fldChar w:fldCharType="begin"/>
        </w:r>
        <w:r w:rsidR="00A96535">
          <w:rPr>
            <w:noProof/>
            <w:webHidden/>
          </w:rPr>
          <w:instrText xml:space="preserve"> PAGEREF _Toc127073516 \h </w:instrText>
        </w:r>
        <w:r w:rsidR="00A96535">
          <w:rPr>
            <w:noProof/>
            <w:webHidden/>
          </w:rPr>
        </w:r>
        <w:r w:rsidR="00A96535">
          <w:rPr>
            <w:noProof/>
            <w:webHidden/>
          </w:rPr>
          <w:fldChar w:fldCharType="separate"/>
        </w:r>
        <w:r w:rsidR="00A96535">
          <w:rPr>
            <w:noProof/>
            <w:webHidden/>
          </w:rPr>
          <w:t>15</w:t>
        </w:r>
        <w:r w:rsidR="00A96535">
          <w:rPr>
            <w:noProof/>
            <w:webHidden/>
          </w:rPr>
          <w:fldChar w:fldCharType="end"/>
        </w:r>
      </w:hyperlink>
    </w:p>
    <w:p w:rsidR="00A96535" w:rsidRDefault="001F79C6">
      <w:pPr>
        <w:pStyle w:val="TableofFigures"/>
        <w:tabs>
          <w:tab w:val="right" w:leader="dot" w:pos="7928"/>
        </w:tabs>
        <w:rPr>
          <w:rFonts w:asciiTheme="minorHAnsi" w:eastAsiaTheme="minorEastAsia" w:hAnsiTheme="minorHAnsi"/>
          <w:noProof/>
          <w:sz w:val="22"/>
        </w:rPr>
      </w:pPr>
      <w:hyperlink w:anchor="_Toc127073517" w:history="1">
        <w:r w:rsidR="00A96535" w:rsidRPr="00D369C5">
          <w:rPr>
            <w:rStyle w:val="Hyperlink"/>
            <w:noProof/>
          </w:rPr>
          <w:t>Gambar 4 CodeIgniter</w:t>
        </w:r>
        <w:r w:rsidR="00A96535">
          <w:rPr>
            <w:noProof/>
            <w:webHidden/>
          </w:rPr>
          <w:tab/>
        </w:r>
        <w:r w:rsidR="00A96535">
          <w:rPr>
            <w:noProof/>
            <w:webHidden/>
          </w:rPr>
          <w:fldChar w:fldCharType="begin"/>
        </w:r>
        <w:r w:rsidR="00A96535">
          <w:rPr>
            <w:noProof/>
            <w:webHidden/>
          </w:rPr>
          <w:instrText xml:space="preserve"> PAGEREF _Toc127073517 \h </w:instrText>
        </w:r>
        <w:r w:rsidR="00A96535">
          <w:rPr>
            <w:noProof/>
            <w:webHidden/>
          </w:rPr>
        </w:r>
        <w:r w:rsidR="00A96535">
          <w:rPr>
            <w:noProof/>
            <w:webHidden/>
          </w:rPr>
          <w:fldChar w:fldCharType="separate"/>
        </w:r>
        <w:r w:rsidR="00A96535">
          <w:rPr>
            <w:noProof/>
            <w:webHidden/>
          </w:rPr>
          <w:t>16</w:t>
        </w:r>
        <w:r w:rsidR="00A96535">
          <w:rPr>
            <w:noProof/>
            <w:webHidden/>
          </w:rPr>
          <w:fldChar w:fldCharType="end"/>
        </w:r>
      </w:hyperlink>
    </w:p>
    <w:p w:rsidR="00A96535" w:rsidRDefault="001F79C6">
      <w:pPr>
        <w:pStyle w:val="TableofFigures"/>
        <w:tabs>
          <w:tab w:val="right" w:leader="dot" w:pos="7928"/>
        </w:tabs>
        <w:rPr>
          <w:rFonts w:asciiTheme="minorHAnsi" w:eastAsiaTheme="minorEastAsia" w:hAnsiTheme="minorHAnsi"/>
          <w:noProof/>
          <w:sz w:val="22"/>
        </w:rPr>
      </w:pPr>
      <w:hyperlink r:id="rId10" w:anchor="_Toc127073518" w:history="1">
        <w:r w:rsidR="00A96535" w:rsidRPr="00D369C5">
          <w:rPr>
            <w:rStyle w:val="Hyperlink"/>
            <w:noProof/>
          </w:rPr>
          <w:t>Gambar 5 Html 5</w:t>
        </w:r>
        <w:r w:rsidR="00A96535">
          <w:rPr>
            <w:noProof/>
            <w:webHidden/>
          </w:rPr>
          <w:tab/>
        </w:r>
        <w:r w:rsidR="00A96535">
          <w:rPr>
            <w:noProof/>
            <w:webHidden/>
          </w:rPr>
          <w:fldChar w:fldCharType="begin"/>
        </w:r>
        <w:r w:rsidR="00A96535">
          <w:rPr>
            <w:noProof/>
            <w:webHidden/>
          </w:rPr>
          <w:instrText xml:space="preserve"> PAGEREF _Toc127073518 \h </w:instrText>
        </w:r>
        <w:r w:rsidR="00A96535">
          <w:rPr>
            <w:noProof/>
            <w:webHidden/>
          </w:rPr>
        </w:r>
        <w:r w:rsidR="00A96535">
          <w:rPr>
            <w:noProof/>
            <w:webHidden/>
          </w:rPr>
          <w:fldChar w:fldCharType="separate"/>
        </w:r>
        <w:r w:rsidR="00A96535">
          <w:rPr>
            <w:noProof/>
            <w:webHidden/>
          </w:rPr>
          <w:t>17</w:t>
        </w:r>
        <w:r w:rsidR="00A96535">
          <w:rPr>
            <w:noProof/>
            <w:webHidden/>
          </w:rPr>
          <w:fldChar w:fldCharType="end"/>
        </w:r>
      </w:hyperlink>
    </w:p>
    <w:p w:rsidR="00A96535" w:rsidRDefault="001F79C6">
      <w:pPr>
        <w:pStyle w:val="TableofFigures"/>
        <w:tabs>
          <w:tab w:val="right" w:leader="dot" w:pos="7928"/>
        </w:tabs>
        <w:rPr>
          <w:rFonts w:asciiTheme="minorHAnsi" w:eastAsiaTheme="minorEastAsia" w:hAnsiTheme="minorHAnsi"/>
          <w:noProof/>
          <w:sz w:val="22"/>
        </w:rPr>
      </w:pPr>
      <w:hyperlink w:anchor="_Toc127073519" w:history="1">
        <w:r w:rsidR="00A96535" w:rsidRPr="00D369C5">
          <w:rPr>
            <w:rStyle w:val="Hyperlink"/>
            <w:noProof/>
          </w:rPr>
          <w:t>Gambar 6 CSS</w:t>
        </w:r>
        <w:r w:rsidR="00A96535">
          <w:rPr>
            <w:noProof/>
            <w:webHidden/>
          </w:rPr>
          <w:tab/>
        </w:r>
        <w:r w:rsidR="00A96535">
          <w:rPr>
            <w:noProof/>
            <w:webHidden/>
          </w:rPr>
          <w:fldChar w:fldCharType="begin"/>
        </w:r>
        <w:r w:rsidR="00A96535">
          <w:rPr>
            <w:noProof/>
            <w:webHidden/>
          </w:rPr>
          <w:instrText xml:space="preserve"> PAGEREF _Toc127073519 \h </w:instrText>
        </w:r>
        <w:r w:rsidR="00A96535">
          <w:rPr>
            <w:noProof/>
            <w:webHidden/>
          </w:rPr>
        </w:r>
        <w:r w:rsidR="00A96535">
          <w:rPr>
            <w:noProof/>
            <w:webHidden/>
          </w:rPr>
          <w:fldChar w:fldCharType="separate"/>
        </w:r>
        <w:r w:rsidR="00A96535">
          <w:rPr>
            <w:noProof/>
            <w:webHidden/>
          </w:rPr>
          <w:t>18</w:t>
        </w:r>
        <w:r w:rsidR="00A96535">
          <w:rPr>
            <w:noProof/>
            <w:webHidden/>
          </w:rPr>
          <w:fldChar w:fldCharType="end"/>
        </w:r>
      </w:hyperlink>
    </w:p>
    <w:p w:rsidR="00A96535" w:rsidRDefault="001F79C6">
      <w:pPr>
        <w:pStyle w:val="TableofFigures"/>
        <w:tabs>
          <w:tab w:val="right" w:leader="dot" w:pos="7928"/>
        </w:tabs>
        <w:rPr>
          <w:rFonts w:asciiTheme="minorHAnsi" w:eastAsiaTheme="minorEastAsia" w:hAnsiTheme="minorHAnsi"/>
          <w:noProof/>
          <w:sz w:val="22"/>
        </w:rPr>
      </w:pPr>
      <w:hyperlink w:anchor="_Toc127073520" w:history="1">
        <w:r w:rsidR="00A96535" w:rsidRPr="00D369C5">
          <w:rPr>
            <w:rStyle w:val="Hyperlink"/>
            <w:noProof/>
          </w:rPr>
          <w:t>Gambar 7 Web Engineering</w:t>
        </w:r>
        <w:r w:rsidR="00A96535">
          <w:rPr>
            <w:noProof/>
            <w:webHidden/>
          </w:rPr>
          <w:tab/>
        </w:r>
        <w:r w:rsidR="00A96535">
          <w:rPr>
            <w:noProof/>
            <w:webHidden/>
          </w:rPr>
          <w:fldChar w:fldCharType="begin"/>
        </w:r>
        <w:r w:rsidR="00A96535">
          <w:rPr>
            <w:noProof/>
            <w:webHidden/>
          </w:rPr>
          <w:instrText xml:space="preserve"> PAGEREF _Toc127073520 \h </w:instrText>
        </w:r>
        <w:r w:rsidR="00A96535">
          <w:rPr>
            <w:noProof/>
            <w:webHidden/>
          </w:rPr>
        </w:r>
        <w:r w:rsidR="00A96535">
          <w:rPr>
            <w:noProof/>
            <w:webHidden/>
          </w:rPr>
          <w:fldChar w:fldCharType="separate"/>
        </w:r>
        <w:r w:rsidR="00A96535">
          <w:rPr>
            <w:noProof/>
            <w:webHidden/>
          </w:rPr>
          <w:t>22</w:t>
        </w:r>
        <w:r w:rsidR="00A96535">
          <w:rPr>
            <w:noProof/>
            <w:webHidden/>
          </w:rPr>
          <w:fldChar w:fldCharType="end"/>
        </w:r>
      </w:hyperlink>
    </w:p>
    <w:p w:rsidR="00AC5C77" w:rsidRPr="008D5F36" w:rsidRDefault="00626A32" w:rsidP="008D5F36">
      <w:pPr>
        <w:pStyle w:val="TableofFigures"/>
        <w:tabs>
          <w:tab w:val="right" w:leader="dot" w:pos="7928"/>
        </w:tabs>
        <w:rPr>
          <w:rFonts w:asciiTheme="minorHAnsi" w:eastAsiaTheme="minorEastAsia" w:hAnsiTheme="minorHAnsi"/>
          <w:noProof/>
          <w:sz w:val="22"/>
        </w:rPr>
      </w:pPr>
      <w:r>
        <w:fldChar w:fldCharType="end"/>
      </w:r>
    </w:p>
    <w:p w:rsidR="00B763B8" w:rsidRDefault="00AC5C77" w:rsidP="00AC5C77">
      <w:pPr>
        <w:sectPr w:rsidR="00B763B8" w:rsidSect="00F07B9E">
          <w:headerReference w:type="default" r:id="rId11"/>
          <w:footerReference w:type="default" r:id="rId12"/>
          <w:pgSz w:w="11907" w:h="16840" w:code="9"/>
          <w:pgMar w:top="2268" w:right="1701" w:bottom="1701" w:left="2268" w:header="709" w:footer="709" w:gutter="0"/>
          <w:pgNumType w:fmt="lowerRoman"/>
          <w:cols w:space="708"/>
          <w:titlePg/>
          <w:docGrid w:linePitch="360"/>
        </w:sectPr>
      </w:pPr>
      <w:r>
        <w:br w:type="page"/>
      </w:r>
    </w:p>
    <w:p w:rsidR="003E3AF6" w:rsidRDefault="003E3AF6" w:rsidP="003E3AF6">
      <w:pPr>
        <w:pStyle w:val="Heading1"/>
        <w:numPr>
          <w:ilvl w:val="0"/>
          <w:numId w:val="0"/>
        </w:numPr>
        <w:ind w:left="432"/>
      </w:pPr>
      <w:bookmarkStart w:id="17" w:name="_Toc127073482"/>
      <w:r>
        <w:lastRenderedPageBreak/>
        <w:t>BAB I</w:t>
      </w:r>
      <w:r>
        <w:br/>
        <w:t>PENDAHULUAN</w:t>
      </w:r>
      <w:bookmarkEnd w:id="17"/>
    </w:p>
    <w:p w:rsidR="003E3AF6" w:rsidRDefault="003E3AF6" w:rsidP="003E3AF6">
      <w:pPr>
        <w:pStyle w:val="Heading2"/>
        <w:numPr>
          <w:ilvl w:val="1"/>
          <w:numId w:val="1"/>
        </w:numPr>
        <w:spacing w:line="480" w:lineRule="auto"/>
        <w:ind w:left="426"/>
      </w:pPr>
      <w:bookmarkStart w:id="18" w:name="_Toc127073483"/>
      <w:r>
        <w:t>Latar Belakang</w:t>
      </w:r>
      <w:bookmarkEnd w:id="18"/>
    </w:p>
    <w:p w:rsidR="003E3AF6" w:rsidRDefault="003E3AF6" w:rsidP="003E3AF6">
      <w:r>
        <w:tab/>
      </w:r>
      <w:proofErr w:type="gramStart"/>
      <w:r>
        <w:t>Masa kini pesatnya perkembangan teknologi terjadi disaat</w:t>
      </w:r>
      <w:r w:rsidRPr="003D27C6">
        <w:t xml:space="preserve"> menghadapi era globalisasi yang telah mengubah </w:t>
      </w:r>
      <w:r w:rsidRPr="004F56B8">
        <w:rPr>
          <w:i/>
        </w:rPr>
        <w:t>mindset</w:t>
      </w:r>
      <w:r w:rsidRPr="003D27C6">
        <w:t xml:space="preserve"> para perusahaan maupun organisasi menjadi lebih berorientasi pada teknologi.</w:t>
      </w:r>
      <w:proofErr w:type="gramEnd"/>
      <w:r w:rsidRPr="003D27C6">
        <w:t xml:space="preserve"> </w:t>
      </w:r>
      <w:proofErr w:type="gramStart"/>
      <w:r w:rsidRPr="003D27C6">
        <w:t>terutama</w:t>
      </w:r>
      <w:proofErr w:type="gramEnd"/>
      <w:r w:rsidRPr="003D27C6">
        <w:t xml:space="preserve"> pada bidang komputer dan </w:t>
      </w:r>
      <w:r>
        <w:t>teknologi</w:t>
      </w:r>
      <w:r w:rsidRPr="003D27C6">
        <w:t xml:space="preserve"> yang berperan penting dalam membawa perubahan pada perusahaan atau organisasi yang ingin mengikuti perkembangan teknologi. </w:t>
      </w:r>
      <w:proofErr w:type="gramStart"/>
      <w:r w:rsidRPr="003D27C6">
        <w:t>oleh</w:t>
      </w:r>
      <w:proofErr w:type="gramEnd"/>
      <w:r w:rsidRPr="003D27C6">
        <w:t xml:space="preserve"> karena itu pada masa sekarang perusahaan harus menyesuaikan perkembangan teknologi untuk mempermudah menyelesaikan pekerjaan dan berbagai permasalahan. Peran teknologi dijadikan sebagai pengolah data dan informasi yang semakin banyak diminati karena sangat diperlukan sehingga </w:t>
      </w:r>
      <w:proofErr w:type="gramStart"/>
      <w:r w:rsidRPr="003D27C6">
        <w:t>dapat  membantu</w:t>
      </w:r>
      <w:proofErr w:type="gramEnd"/>
      <w:r w:rsidRPr="003D27C6">
        <w:t xml:space="preserve"> bagi perusahaan. Data dan informasi diolah langsung secara cepat, salah satu hal penting yang dibutuhkan bagi setiap suatu instansi </w:t>
      </w:r>
      <w:proofErr w:type="gramStart"/>
      <w:r w:rsidRPr="003D27C6">
        <w:t>ataupun  perusahaan</w:t>
      </w:r>
      <w:proofErr w:type="gramEnd"/>
      <w:r w:rsidRPr="003D27C6">
        <w:t xml:space="preserve"> untuk meningkatkan kinerja marketing.</w:t>
      </w:r>
      <w:r>
        <w:t xml:space="preserve"> </w:t>
      </w:r>
      <w:r w:rsidRPr="00FC4258">
        <w:t xml:space="preserve">Teknologi tersebut dapat juga diterapkan dengan metode </w:t>
      </w:r>
      <w:r w:rsidRPr="00B763B8">
        <w:rPr>
          <w:i/>
        </w:rPr>
        <w:t>web engineering</w:t>
      </w:r>
      <w:r w:rsidRPr="00FC4258">
        <w:t xml:space="preserve">, </w:t>
      </w:r>
      <w:r>
        <w:t>yang merupakan</w:t>
      </w:r>
      <w:r w:rsidRPr="00FC4258">
        <w:t xml:space="preserve"> metode </w:t>
      </w:r>
      <w:r>
        <w:t>pe</w:t>
      </w:r>
      <w:r w:rsidRPr="00FC4258">
        <w:t xml:space="preserve">rancang perangkat lunak digunakan untuk pengembangan sistem berbasis website berkualitas tinggi </w:t>
      </w:r>
      <w:r>
        <w:t xml:space="preserve">dan </w:t>
      </w:r>
      <w:r w:rsidRPr="00FC4258">
        <w:t>dapat menghem</w:t>
      </w:r>
      <w:r>
        <w:t xml:space="preserve">at biaya operasional perusahaan </w:t>
      </w:r>
      <w:r>
        <w:fldChar w:fldCharType="begin" w:fldLock="1"/>
      </w:r>
      <w:r w:rsidR="008531E7">
        <w:instrText>ADDIN CSL_CITATION {"citationItems":[{"id":"ITEM-1","itemData":{"ISSN":"2745-8458","abstract":"Koperasi Primkop Kartika Gatam is a state-owned cooperative agency that provides savings and loan services to members and has an address at Jl Teuku Umar, No 85, Penengah, Kedaton, Bandar Lampung and has a total of 300 cooperative members. Based on the results of interviews with the head of the cooperative, Mrs. Ollivia Febrojaya, S.H, there were problems in the management process of processing savings and loan data, which as a whole was carried out using manual or recording processes such as loan applications and member data recording, saving and loan data recording. As a result, the integration of data between divisions cannot be carried out easily and the process of reporting data on deposits and loans is carried out repeatedly resulting in frequent delays in submitting reports on deposits and loans to the leadership. The next problem is that the process of calculating savings data is still using a calculator so that the impact is an error in calculating total savings and loans. This of course requires innovation regarding information technology that can be operated via the internet network using a website. So that the researcher provides a proposal to develop a cooperative management system that has several features such as online loan applications and can view the history of savings and loans and provides convenience with the calculation of the total recap and the amount of savings and loans automatically based on the date and month of the printed repor t.","author":[{"dropping-particle":"","family":"Rahmanto","given":"Yuri","non-dropping-particle":"","parse-names":false,"suffix":""},{"dropping-particle":"","family":"Istikomah","given":"","non-dropping-particle":"","parse-names":false,"suffix":""},{"dropping-particle":"","family":"Styawati","given":"","non-dropping-particle":"","parse-names":false,"suffix":""}],"container-title":"Jdmsi","id":"ITEM-1","issue":"1","issued":{"date-parts":[["2021"]]},"page":"24-30","title":"Rancang Bangun Sistem Informasi Manajemen Koperasi Menggunakan Metode Web Engineerung","type":"article-journal","volume":"2"},"uris":["http://www.mendeley.com/documents/?uuid=79c947e6-beb7-449a-95d5-125f619ee6c6"]}],"mendeley":{"formattedCitation":"(Rahmanto, Istikomah and Styawati, 2021)","plainTextFormattedCitation":"(Rahmanto, Istikomah and Styawati, 2021)","previouslyFormattedCitation":"(Rahmanto, Istikomah and Styawati, 2021)"},"properties":{"noteIndex":0},"schema":"https://github.com/citation-style-language/schema/raw/master/csl-citation.json"}</w:instrText>
      </w:r>
      <w:r>
        <w:fldChar w:fldCharType="separate"/>
      </w:r>
      <w:r w:rsidR="008531E7" w:rsidRPr="008531E7">
        <w:rPr>
          <w:noProof/>
        </w:rPr>
        <w:t>(Rahmanto, Istikomah and Styawati, 2021)</w:t>
      </w:r>
      <w:r>
        <w:fldChar w:fldCharType="end"/>
      </w:r>
      <w:r>
        <w:t>.</w:t>
      </w:r>
    </w:p>
    <w:p w:rsidR="003E3AF6" w:rsidRDefault="003E3AF6" w:rsidP="003E3AF6"/>
    <w:p w:rsidR="00F60FB3" w:rsidRDefault="003E3AF6" w:rsidP="003E3AF6">
      <w:pPr>
        <w:sectPr w:rsidR="00F60FB3" w:rsidSect="00782DBA">
          <w:headerReference w:type="default" r:id="rId13"/>
          <w:footerReference w:type="default" r:id="rId14"/>
          <w:pgSz w:w="11907" w:h="16840" w:code="9"/>
          <w:pgMar w:top="2268" w:right="1701" w:bottom="1701" w:left="2268" w:header="709" w:footer="709" w:gutter="0"/>
          <w:pgNumType w:start="1"/>
          <w:cols w:space="708"/>
          <w:docGrid w:linePitch="360"/>
        </w:sectPr>
      </w:pPr>
      <w:r>
        <w:tab/>
      </w:r>
      <w:proofErr w:type="gramStart"/>
      <w:r>
        <w:t>Selama ini yang terjadi pada perusahaan PT. Victory International Futures Semarang dalam pemantauan marketing dan pengelolaan data nasabah kurang efektif.</w:t>
      </w:r>
      <w:proofErr w:type="gramEnd"/>
      <w:r>
        <w:t xml:space="preserve"> Marketing harus datang ke </w:t>
      </w:r>
      <w:proofErr w:type="gramStart"/>
      <w:r>
        <w:t>kantor</w:t>
      </w:r>
      <w:proofErr w:type="gramEnd"/>
      <w:r>
        <w:t xml:space="preserve"> untuk melaporkan kegiatannya selama melakukan promosi dan kemudian dievaluasi oleh manager. Hal tersebut harus dilakukan karena manager ingin mengetahui sejauh mana progres marketing dalam melakukan promosi yang dicatat oleh marketing, manager tidak dapat mengetahui apabila marketing tidak hadir ke </w:t>
      </w:r>
      <w:proofErr w:type="gramStart"/>
      <w:r>
        <w:t>kantor</w:t>
      </w:r>
      <w:proofErr w:type="gramEnd"/>
      <w:r>
        <w:t xml:space="preserve"> untuk melakukan laporan kepada</w:t>
      </w:r>
      <w:r w:rsidR="00AD50A4">
        <w:t xml:space="preserve"> manager</w:t>
      </w:r>
      <w:r>
        <w:t>. Dengan permasalahan diatas dapat disimpulkan bahwa dibutuhkannya sebuah sistem yang dapat mengatasi kendala dalam pekerjan marketing, dalam sistem ini tidak hanya melibatkan marketing-marketing lama saja tetapi juga marketing - marketing baru. Karena de</w:t>
      </w:r>
      <w:r w:rsidR="00AD50A4">
        <w:t xml:space="preserve">ngan seiringnya bertambah </w:t>
      </w:r>
    </w:p>
    <w:p w:rsidR="003E3AF6" w:rsidRDefault="00AD50A4" w:rsidP="003E3AF6">
      <w:proofErr w:type="gramStart"/>
      <w:r>
        <w:lastRenderedPageBreak/>
        <w:t>tahun</w:t>
      </w:r>
      <w:proofErr w:type="gramEnd"/>
      <w:r>
        <w:t xml:space="preserve">. </w:t>
      </w:r>
      <w:proofErr w:type="gramStart"/>
      <w:r w:rsidR="003E3AF6">
        <w:t>marketing</w:t>
      </w:r>
      <w:proofErr w:type="gramEnd"/>
      <w:r w:rsidR="003E3AF6">
        <w:t xml:space="preserve"> atau pegawainya akan terus berganti. Dengan bergantinya data - data marketing-marketing baru tersebut, </w:t>
      </w:r>
      <w:proofErr w:type="gramStart"/>
      <w:r w:rsidR="003E3AF6">
        <w:t>akan</w:t>
      </w:r>
      <w:proofErr w:type="gramEnd"/>
      <w:r w:rsidR="003E3AF6">
        <w:t xml:space="preserve"> menjadi kesulitan dalam proses pengelolaannya. </w:t>
      </w:r>
      <w:proofErr w:type="gramStart"/>
      <w:r w:rsidR="003E3AF6">
        <w:t>Agar pelaksanaan penyimpanan data marketing- marketing dapat dilakukan dengan baik dan mudah, maka perlu dikembangkan suatu sistem aplikasi yang dapat mempermudah dalam pengelolaan data.</w:t>
      </w:r>
      <w:proofErr w:type="gramEnd"/>
    </w:p>
    <w:p w:rsidR="003E3AF6" w:rsidRDefault="003E3AF6" w:rsidP="003E3AF6"/>
    <w:p w:rsidR="003E3AF6" w:rsidRDefault="003E3AF6" w:rsidP="003E3AF6">
      <w:r>
        <w:tab/>
      </w:r>
      <w:proofErr w:type="gramStart"/>
      <w:r>
        <w:t>Dari kasus diatas terdapat solusi untuk memantau pengelolalaan data nasabah, penulis ingin mengajukan ide untuk membuat sistem untuk memantau kegiatan marketing dan pengelolaan data nasabah pada PT. Victory International Futures Semarang.</w:t>
      </w:r>
      <w:proofErr w:type="gramEnd"/>
      <w:r>
        <w:t xml:space="preserve"> Sehingga dapat membatu dan mempermudah pekerjaan marketing dan manager, dengan adanya sistem tersebut nantinya </w:t>
      </w:r>
      <w:proofErr w:type="gramStart"/>
      <w:r>
        <w:t>akan</w:t>
      </w:r>
      <w:proofErr w:type="gramEnd"/>
      <w:r>
        <w:t xml:space="preserve"> mempermudah marketing untuk melakukan laporan dan tidak perlu datang ke kantor apabila marketing tersebut sedang melakukan tugasnya keluar kota karena dari sisi managernya dapat langsung memantau melalui catatan data nasabah yang telah diinputkan oleh marketing.</w:t>
      </w:r>
    </w:p>
    <w:p w:rsidR="003E3AF6" w:rsidRDefault="003E3AF6" w:rsidP="003E3AF6"/>
    <w:p w:rsidR="003E3AF6" w:rsidRDefault="003E3AF6" w:rsidP="003E3AF6">
      <w:r>
        <w:tab/>
        <w:t xml:space="preserve">Salah satu metode yang digunakan untuk perancangan sistem tersebut adalah </w:t>
      </w:r>
      <w:r w:rsidRPr="00B763B8">
        <w:rPr>
          <w:i/>
        </w:rPr>
        <w:t>Web engineering</w:t>
      </w:r>
      <w:r>
        <w:t xml:space="preserve"> yiatu metode perancangan sistem perangkat lunak untuk membangun aplikasi berbasis web yang mengahasilkan kualitas tinggi.</w:t>
      </w:r>
      <w:r w:rsidR="00C66349">
        <w:t xml:space="preserve"> </w:t>
      </w:r>
      <w:r w:rsidR="00C66349" w:rsidRPr="00C66349">
        <w:t xml:space="preserve">dan web engineering ini merupakan </w:t>
      </w:r>
      <w:r w:rsidR="00C66349">
        <w:t>salah satu metode</w:t>
      </w:r>
      <w:r w:rsidR="00C66349" w:rsidRPr="00C66349">
        <w:t xml:space="preserve"> proses untuk mengembangkan sebuah </w:t>
      </w:r>
      <w:r w:rsidR="00C66349" w:rsidRPr="00C66349">
        <w:rPr>
          <w:i/>
        </w:rPr>
        <w:t>software engineering</w:t>
      </w:r>
      <w:r w:rsidR="00C66349" w:rsidRPr="00C66349">
        <w:t xml:space="preserve"> berbasis website yang memiliki kualitas baik terutama pada penerapan konsep </w:t>
      </w:r>
      <w:r w:rsidR="00C66349" w:rsidRPr="00C66349">
        <w:rPr>
          <w:i/>
        </w:rPr>
        <w:t>reliable, usable</w:t>
      </w:r>
      <w:r w:rsidR="00C66349" w:rsidRPr="00C66349">
        <w:t xml:space="preserve">, dan </w:t>
      </w:r>
      <w:r w:rsidR="00C66349" w:rsidRPr="00C66349">
        <w:rPr>
          <w:i/>
        </w:rPr>
        <w:t>adaptable</w:t>
      </w:r>
      <w:r w:rsidR="00C66349">
        <w:rPr>
          <w:i/>
        </w:rPr>
        <w:t>.</w:t>
      </w:r>
      <w:r w:rsidR="00C66349">
        <w:rPr>
          <w:i/>
        </w:rPr>
        <w:fldChar w:fldCharType="begin" w:fldLock="1"/>
      </w:r>
      <w:r w:rsidR="008531E7">
        <w:rPr>
          <w:i/>
        </w:rPr>
        <w:instrText>ADDIN CSL_CITATION {"citationItems":[{"id":"ITEM-1","itemData":{"author":[{"dropping-particle":"","family":"Yasin","given":"Ikbal","non-dropping-particle":"","parse-names":false,"suffix":""},{"dropping-particle":"","family":"Hamidy","given":"Fikri","non-dropping-particle":"","parse-names":false,"suffix":""},{"dropping-particle":"","family":"Akuntansi","given":"Sistem Informasi","non-dropping-particle":"","parse-names":false,"suffix":""},{"dropping-particle":"","family":"Indonesia","given":"Universitas Teknokrat","non-dropping-particle":"","parse-names":false,"suffix":""},{"dropping-particle":"","family":"Efficiency","given":"Performance","non-dropping-particle":"","parse-names":false,"suffix":""},{"dropping-particle":"","family":"Operability","given":"Aspek","non-dropping-particle":"","parse-names":false,"suffix":""},{"dropping-particle":"","family":"Informasi","given":"Sistem","non-dropping-particle":"","parse-names":false,"suffix":""}],"id":"ITEM-1","issue":"1","issued":{"date-parts":[["2023"]]},"page":"7-13","title":"Implementasi Sistem Informasi Data Kas Kecil Menggunakan Metode Web Engineering","type":"article-journal","volume":"1"},"uris":["http://www.mendeley.com/documents/?uuid=51156e09-3637-4aed-91c4-c1954876c133"]}],"mendeley":{"formattedCitation":"(Yasin &lt;i&gt;et al.&lt;/i&gt;, 2023)","plainTextFormattedCitation":"(Yasin et al., 2023)","previouslyFormattedCitation":"(Yasin &lt;i&gt;et al.&lt;/i&gt;, 2023)"},"properties":{"noteIndex":0},"schema":"https://github.com/citation-style-language/schema/raw/master/csl-citation.json"}</w:instrText>
      </w:r>
      <w:r w:rsidR="00C66349">
        <w:rPr>
          <w:i/>
        </w:rPr>
        <w:fldChar w:fldCharType="separate"/>
      </w:r>
      <w:r w:rsidR="008531E7" w:rsidRPr="008531E7">
        <w:rPr>
          <w:noProof/>
        </w:rPr>
        <w:t xml:space="preserve">(Yasin </w:t>
      </w:r>
      <w:r w:rsidR="008531E7" w:rsidRPr="008531E7">
        <w:rPr>
          <w:i/>
          <w:noProof/>
        </w:rPr>
        <w:t>et al.</w:t>
      </w:r>
      <w:r w:rsidR="008531E7" w:rsidRPr="008531E7">
        <w:rPr>
          <w:noProof/>
        </w:rPr>
        <w:t>, 2023)</w:t>
      </w:r>
      <w:r w:rsidR="00C66349">
        <w:rPr>
          <w:i/>
        </w:rPr>
        <w:fldChar w:fldCharType="end"/>
      </w:r>
      <w:r>
        <w:t xml:space="preserve"> </w:t>
      </w:r>
      <w:proofErr w:type="gramStart"/>
      <w:r>
        <w:t>Penelitian dilakukan melalui komunikasi dengan Manager PT. Victory International Futures Semarang sebagai langkah awal dalam perancangan sistem ini.</w:t>
      </w:r>
      <w:proofErr w:type="gramEnd"/>
    </w:p>
    <w:p w:rsidR="003E3AF6" w:rsidRDefault="003E3AF6" w:rsidP="003E3AF6"/>
    <w:p w:rsidR="003E3AF6" w:rsidRPr="00842AD9" w:rsidRDefault="003E3AF6" w:rsidP="003E3AF6">
      <w:pPr>
        <w:pStyle w:val="Heading2"/>
        <w:numPr>
          <w:ilvl w:val="1"/>
          <w:numId w:val="1"/>
        </w:numPr>
        <w:ind w:left="426"/>
      </w:pPr>
      <w:bookmarkStart w:id="19" w:name="_Toc127073484"/>
      <w:r>
        <w:t>Rumusan Masalah</w:t>
      </w:r>
      <w:bookmarkEnd w:id="19"/>
    </w:p>
    <w:p w:rsidR="003E3AF6" w:rsidRDefault="003E3AF6" w:rsidP="003E3AF6">
      <w:r>
        <w:tab/>
        <w:t>Pada rumusan masalah ini dituliskan berdasarkan</w:t>
      </w:r>
      <w:r w:rsidRPr="00F03066">
        <w:rPr>
          <w:spacing w:val="1"/>
        </w:rPr>
        <w:t xml:space="preserve"> </w:t>
      </w:r>
      <w:r>
        <w:t>latar</w:t>
      </w:r>
      <w:r w:rsidRPr="00F03066">
        <w:rPr>
          <w:spacing w:val="1"/>
        </w:rPr>
        <w:t xml:space="preserve"> </w:t>
      </w:r>
      <w:r>
        <w:t>belakang</w:t>
      </w:r>
      <w:r w:rsidRPr="00F03066">
        <w:rPr>
          <w:spacing w:val="1"/>
        </w:rPr>
        <w:t xml:space="preserve"> </w:t>
      </w:r>
      <w:r>
        <w:t>yang</w:t>
      </w:r>
      <w:r w:rsidRPr="00F03066">
        <w:rPr>
          <w:spacing w:val="1"/>
        </w:rPr>
        <w:t xml:space="preserve"> </w:t>
      </w:r>
      <w:r>
        <w:t>telah</w:t>
      </w:r>
      <w:r w:rsidRPr="00F03066">
        <w:rPr>
          <w:spacing w:val="1"/>
        </w:rPr>
        <w:t xml:space="preserve"> </w:t>
      </w:r>
      <w:r>
        <w:t>ditulis,</w:t>
      </w:r>
      <w:r w:rsidRPr="00F03066">
        <w:rPr>
          <w:spacing w:val="1"/>
        </w:rPr>
        <w:t xml:space="preserve"> </w:t>
      </w:r>
      <w:r>
        <w:t>maka dapat</w:t>
      </w:r>
      <w:r w:rsidRPr="00F03066">
        <w:rPr>
          <w:spacing w:val="60"/>
        </w:rPr>
        <w:t xml:space="preserve"> </w:t>
      </w:r>
      <w:r>
        <w:t>dirumuskan</w:t>
      </w:r>
      <w:r w:rsidRPr="00F03066">
        <w:rPr>
          <w:spacing w:val="1"/>
        </w:rPr>
        <w:t xml:space="preserve"> </w:t>
      </w:r>
      <w:r>
        <w:t>masalah</w:t>
      </w:r>
      <w:r w:rsidRPr="00F03066">
        <w:rPr>
          <w:spacing w:val="-1"/>
        </w:rPr>
        <w:t xml:space="preserve"> </w:t>
      </w:r>
      <w:r>
        <w:t>sebagai berikut:</w:t>
      </w:r>
    </w:p>
    <w:p w:rsidR="003E3AF6" w:rsidRDefault="003E3AF6" w:rsidP="003E3AF6">
      <w:pPr>
        <w:pStyle w:val="ListParagraph"/>
        <w:numPr>
          <w:ilvl w:val="0"/>
          <w:numId w:val="9"/>
        </w:numPr>
      </w:pPr>
      <w:r>
        <w:t xml:space="preserve">Bagaimana proses pembangunan sistem aplikasi yang </w:t>
      </w:r>
      <w:proofErr w:type="gramStart"/>
      <w:r>
        <w:t>akan</w:t>
      </w:r>
      <w:proofErr w:type="gramEnd"/>
      <w:r>
        <w:t xml:space="preserve"> digunakan sebagai alat pemantauan sekaligus pengelolaan data calon nasabah </w:t>
      </w:r>
      <w:r>
        <w:lastRenderedPageBreak/>
        <w:t xml:space="preserve">baru pada marketing PT. Victory International Futures agar dapat memberikan kemudahan manager dalam </w:t>
      </w:r>
      <w:r w:rsidR="00C25AA3">
        <w:t>mengevaluasi</w:t>
      </w:r>
      <w:r>
        <w:t xml:space="preserve"> kegiatan marketing di lapangan.</w:t>
      </w:r>
    </w:p>
    <w:p w:rsidR="003E3AF6" w:rsidRDefault="003E3AF6" w:rsidP="003E3AF6">
      <w:pPr>
        <w:pStyle w:val="ListParagraph"/>
        <w:numPr>
          <w:ilvl w:val="0"/>
          <w:numId w:val="9"/>
        </w:numPr>
      </w:pPr>
      <w:r>
        <w:t xml:space="preserve">Bagaimana mengaplikasikan </w:t>
      </w:r>
      <w:r w:rsidRPr="00B763B8">
        <w:rPr>
          <w:i/>
        </w:rPr>
        <w:t>web engineering</w:t>
      </w:r>
      <w:r>
        <w:t xml:space="preserve"> dalam proses pemantauan dan pengelolaan data </w:t>
      </w:r>
      <w:r w:rsidR="00663D1A">
        <w:t xml:space="preserve">nasabah </w:t>
      </w:r>
      <w:r>
        <w:t>marketing.</w:t>
      </w:r>
    </w:p>
    <w:p w:rsidR="003E3AF6" w:rsidRDefault="003E3AF6" w:rsidP="003E3AF6"/>
    <w:p w:rsidR="003E3AF6" w:rsidRDefault="003E3AF6" w:rsidP="003E3AF6">
      <w:pPr>
        <w:pStyle w:val="Heading2"/>
        <w:numPr>
          <w:ilvl w:val="1"/>
          <w:numId w:val="1"/>
        </w:numPr>
        <w:ind w:left="426"/>
      </w:pPr>
      <w:bookmarkStart w:id="20" w:name="_Toc127073485"/>
      <w:r>
        <w:t>Batasan Masalah</w:t>
      </w:r>
      <w:bookmarkEnd w:id="20"/>
    </w:p>
    <w:p w:rsidR="003E3AF6" w:rsidRDefault="003E3AF6" w:rsidP="003E3AF6">
      <w:pPr>
        <w:tabs>
          <w:tab w:val="left" w:pos="709"/>
        </w:tabs>
      </w:pPr>
      <w:r>
        <w:tab/>
      </w:r>
      <w:r w:rsidRPr="00A65D61">
        <w:t xml:space="preserve">Hal-hal yang menjadi keterbatasan dalam penelitian yang disampaikan oleh penulis </w:t>
      </w:r>
      <w:r>
        <w:t xml:space="preserve">antara </w:t>
      </w:r>
      <w:proofErr w:type="gramStart"/>
      <w:r>
        <w:t>lain</w:t>
      </w:r>
      <w:proofErr w:type="gramEnd"/>
      <w:r w:rsidRPr="00A65D61">
        <w:t xml:space="preserve"> sebagai berikut:</w:t>
      </w:r>
    </w:p>
    <w:p w:rsidR="003E3AF6" w:rsidRDefault="00EB26DD" w:rsidP="003E3AF6">
      <w:pPr>
        <w:pStyle w:val="ListParagraph"/>
        <w:numPr>
          <w:ilvl w:val="0"/>
          <w:numId w:val="5"/>
        </w:numPr>
        <w:tabs>
          <w:tab w:val="left" w:pos="709"/>
        </w:tabs>
        <w:ind w:firstLine="66"/>
      </w:pPr>
      <w:r>
        <w:t>Sistem</w:t>
      </w:r>
      <w:r w:rsidR="003E3AF6" w:rsidRPr="00842AD9">
        <w:rPr>
          <w:spacing w:val="1"/>
        </w:rPr>
        <w:t xml:space="preserve"> </w:t>
      </w:r>
      <w:r w:rsidR="003E3AF6">
        <w:t>dirancang</w:t>
      </w:r>
      <w:r w:rsidR="003E3AF6" w:rsidRPr="00842AD9">
        <w:rPr>
          <w:spacing w:val="1"/>
        </w:rPr>
        <w:t xml:space="preserve"> </w:t>
      </w:r>
      <w:r w:rsidR="003E3AF6">
        <w:t>sesuai dengan</w:t>
      </w:r>
      <w:r w:rsidR="003E3AF6" w:rsidRPr="00842AD9">
        <w:rPr>
          <w:spacing w:val="1"/>
        </w:rPr>
        <w:t xml:space="preserve"> </w:t>
      </w:r>
      <w:r w:rsidR="003E3AF6">
        <w:t>kebutuhan</w:t>
      </w:r>
      <w:r w:rsidR="003E3AF6" w:rsidRPr="00842AD9">
        <w:rPr>
          <w:spacing w:val="1"/>
        </w:rPr>
        <w:t xml:space="preserve"> </w:t>
      </w:r>
      <w:r w:rsidR="003E3AF6">
        <w:t xml:space="preserve">manager dan marketing </w:t>
      </w:r>
      <w:r w:rsidR="003E3AF6">
        <w:tab/>
        <w:t xml:space="preserve">PT. </w:t>
      </w:r>
      <w:r w:rsidR="003E3AF6">
        <w:tab/>
        <w:t>Victory International Futures Semarang.</w:t>
      </w:r>
    </w:p>
    <w:p w:rsidR="003E3AF6" w:rsidRDefault="003E3AF6" w:rsidP="003E3AF6">
      <w:pPr>
        <w:pStyle w:val="ListParagraph"/>
        <w:numPr>
          <w:ilvl w:val="0"/>
          <w:numId w:val="5"/>
        </w:numPr>
        <w:tabs>
          <w:tab w:val="left" w:pos="709"/>
        </w:tabs>
        <w:ind w:firstLine="66"/>
      </w:pPr>
      <w:r w:rsidRPr="00276F69">
        <w:t xml:space="preserve">Aplikasi ini dirancang </w:t>
      </w:r>
      <w:r w:rsidR="00546C8C">
        <w:t>berbasis website</w:t>
      </w:r>
      <w:r>
        <w:t>.</w:t>
      </w:r>
    </w:p>
    <w:p w:rsidR="003E3AF6" w:rsidRDefault="003E3AF6" w:rsidP="003E3AF6">
      <w:pPr>
        <w:pStyle w:val="ListParagraph"/>
        <w:numPr>
          <w:ilvl w:val="0"/>
          <w:numId w:val="5"/>
        </w:numPr>
        <w:tabs>
          <w:tab w:val="left" w:pos="709"/>
        </w:tabs>
        <w:ind w:firstLine="66"/>
      </w:pPr>
      <w:r>
        <w:t xml:space="preserve">Bahasa pemrograman </w:t>
      </w:r>
      <w:r w:rsidR="004327B0">
        <w:t>PHP</w:t>
      </w:r>
      <w:r>
        <w:t xml:space="preserve"> </w:t>
      </w:r>
      <w:r w:rsidR="0012371A">
        <w:t xml:space="preserve">dan </w:t>
      </w:r>
      <w:r w:rsidR="0012371A" w:rsidRPr="009A52ED">
        <w:rPr>
          <w:i/>
        </w:rPr>
        <w:t>framework</w:t>
      </w:r>
      <w:r w:rsidR="00716B2E">
        <w:t xml:space="preserve"> Codeigniter </w:t>
      </w:r>
      <w:r>
        <w:t xml:space="preserve">digunakan untuk </w:t>
      </w:r>
      <w:r w:rsidR="0012371A">
        <w:tab/>
      </w:r>
      <w:r>
        <w:t>merancang sistem aplikasi.</w:t>
      </w:r>
    </w:p>
    <w:p w:rsidR="003E3AF6" w:rsidRDefault="003E3AF6" w:rsidP="003E3AF6">
      <w:pPr>
        <w:pStyle w:val="ListParagraph"/>
        <w:tabs>
          <w:tab w:val="left" w:pos="709"/>
        </w:tabs>
        <w:ind w:left="360"/>
      </w:pPr>
    </w:p>
    <w:p w:rsidR="003E3AF6" w:rsidRDefault="003E3AF6" w:rsidP="003E3AF6">
      <w:pPr>
        <w:pStyle w:val="Heading2"/>
        <w:numPr>
          <w:ilvl w:val="1"/>
          <w:numId w:val="1"/>
        </w:numPr>
        <w:ind w:left="426"/>
      </w:pPr>
      <w:bookmarkStart w:id="21" w:name="_Toc127073486"/>
      <w:r>
        <w:t>Tujuan Penelitian</w:t>
      </w:r>
      <w:bookmarkEnd w:id="21"/>
    </w:p>
    <w:p w:rsidR="003E3AF6" w:rsidRDefault="003E3AF6" w:rsidP="003E3AF6">
      <w:r>
        <w:tab/>
      </w:r>
      <w:r w:rsidRPr="00276F69">
        <w:t>Tujuan</w:t>
      </w:r>
      <w:r>
        <w:t xml:space="preserve"> dari</w:t>
      </w:r>
      <w:r w:rsidRPr="00276F69">
        <w:t xml:space="preserve"> penelitian ini adalah </w:t>
      </w:r>
      <w:r>
        <w:t>untuk merancang sebuah</w:t>
      </w:r>
      <w:r w:rsidRPr="00276F69">
        <w:t xml:space="preserve"> sistem aplikasi yang </w:t>
      </w:r>
      <w:proofErr w:type="gramStart"/>
      <w:r w:rsidRPr="00276F69">
        <w:t>akan</w:t>
      </w:r>
      <w:proofErr w:type="gramEnd"/>
      <w:r w:rsidRPr="00276F69">
        <w:t xml:space="preserve"> digunakan PT. Victory International Futures Semarang </w:t>
      </w:r>
      <w:r>
        <w:t>sebagai media</w:t>
      </w:r>
      <w:r w:rsidRPr="00276F69">
        <w:t xml:space="preserve"> </w:t>
      </w:r>
      <w:r>
        <w:t xml:space="preserve">pemantauan kegiatan </w:t>
      </w:r>
      <w:r w:rsidRPr="00276F69">
        <w:t xml:space="preserve">marketing </w:t>
      </w:r>
      <w:r>
        <w:t>melalui data yang telah dikelola</w:t>
      </w:r>
      <w:r w:rsidR="00D75615">
        <w:t>nya</w:t>
      </w:r>
      <w:r>
        <w:t xml:space="preserve"> sehingga memudahkan manager dalam </w:t>
      </w:r>
      <w:r w:rsidR="00F43972">
        <w:t>mengevaluasi</w:t>
      </w:r>
      <w:r>
        <w:t xml:space="preserve"> hasil dari kerja lapangan marketing.</w:t>
      </w:r>
    </w:p>
    <w:p w:rsidR="003E3AF6" w:rsidRPr="00276F69" w:rsidRDefault="003E3AF6" w:rsidP="003E3AF6"/>
    <w:p w:rsidR="003E3AF6" w:rsidRDefault="003E3AF6" w:rsidP="003E3AF6">
      <w:pPr>
        <w:pStyle w:val="Heading2"/>
        <w:numPr>
          <w:ilvl w:val="1"/>
          <w:numId w:val="1"/>
        </w:numPr>
        <w:ind w:left="426"/>
      </w:pPr>
      <w:bookmarkStart w:id="22" w:name="_Toc127073487"/>
      <w:r>
        <w:t>Manfaat Penelitian</w:t>
      </w:r>
      <w:bookmarkEnd w:id="22"/>
    </w:p>
    <w:p w:rsidR="003E3AF6" w:rsidRDefault="003E3AF6" w:rsidP="003E3AF6">
      <w:r>
        <w:tab/>
        <w:t>Adapun manfaat dari penelitian ini yang diharapkan dapat tercapai, antara lain:</w:t>
      </w:r>
    </w:p>
    <w:p w:rsidR="003E3AF6" w:rsidRDefault="003E3AF6" w:rsidP="003E3AF6">
      <w:pPr>
        <w:pStyle w:val="ListParagraph"/>
        <w:numPr>
          <w:ilvl w:val="0"/>
          <w:numId w:val="6"/>
        </w:numPr>
        <w:tabs>
          <w:tab w:val="left" w:pos="709"/>
        </w:tabs>
        <w:ind w:firstLine="66"/>
      </w:pPr>
      <w:r>
        <w:t>Bagi Penulis</w:t>
      </w:r>
    </w:p>
    <w:p w:rsidR="003E3AF6" w:rsidRDefault="003E3AF6" w:rsidP="003E3AF6">
      <w:pPr>
        <w:pStyle w:val="ListParagraph"/>
        <w:tabs>
          <w:tab w:val="left" w:pos="709"/>
        </w:tabs>
        <w:ind w:left="709"/>
      </w:pPr>
      <w:r>
        <w:tab/>
      </w:r>
      <w:r>
        <w:tab/>
        <w:t xml:space="preserve">Memperluas pengetahuan tentang </w:t>
      </w:r>
      <w:r w:rsidRPr="004F56B8">
        <w:rPr>
          <w:i/>
        </w:rPr>
        <w:t>Web Engineering</w:t>
      </w:r>
      <w:r>
        <w:t xml:space="preserve"> yang diterapkan dalam proses perancangan sebuah aplikasi.</w:t>
      </w:r>
    </w:p>
    <w:p w:rsidR="003E3AF6" w:rsidRDefault="003E3AF6" w:rsidP="003E3AF6">
      <w:pPr>
        <w:pStyle w:val="ListParagraph"/>
        <w:numPr>
          <w:ilvl w:val="0"/>
          <w:numId w:val="6"/>
        </w:numPr>
        <w:tabs>
          <w:tab w:val="left" w:pos="709"/>
        </w:tabs>
        <w:ind w:firstLine="66"/>
      </w:pPr>
      <w:r>
        <w:t>Bagi Perusahaan</w:t>
      </w:r>
    </w:p>
    <w:p w:rsidR="003E3AF6" w:rsidRDefault="003E3AF6" w:rsidP="003E3AF6">
      <w:pPr>
        <w:pStyle w:val="ListParagraph"/>
        <w:tabs>
          <w:tab w:val="left" w:pos="709"/>
        </w:tabs>
        <w:ind w:left="426"/>
      </w:pPr>
      <w:r>
        <w:tab/>
      </w:r>
      <w:r>
        <w:tab/>
      </w:r>
      <w:r>
        <w:tab/>
        <w:t xml:space="preserve">Dengan adanya perancangan sistem ini dapat digunakan untuk </w:t>
      </w:r>
      <w:r>
        <w:tab/>
        <w:t xml:space="preserve">membantu pihak PT. Victory International Futures Semarang sehingga </w:t>
      </w:r>
      <w:r>
        <w:tab/>
        <w:t xml:space="preserve">pekerjaan marketing </w:t>
      </w:r>
      <w:r w:rsidR="00D930FB">
        <w:t xml:space="preserve">dan manager </w:t>
      </w:r>
      <w:proofErr w:type="gramStart"/>
      <w:r>
        <w:t>akan</w:t>
      </w:r>
      <w:proofErr w:type="gramEnd"/>
      <w:r>
        <w:t xml:space="preserve"> lebih dimudahkan.</w:t>
      </w:r>
    </w:p>
    <w:p w:rsidR="003E3AF6" w:rsidRDefault="003E3AF6" w:rsidP="003E3AF6">
      <w:pPr>
        <w:pStyle w:val="ListParagraph"/>
        <w:numPr>
          <w:ilvl w:val="0"/>
          <w:numId w:val="6"/>
        </w:numPr>
        <w:tabs>
          <w:tab w:val="left" w:pos="709"/>
        </w:tabs>
        <w:ind w:firstLine="66"/>
      </w:pPr>
      <w:r>
        <w:lastRenderedPageBreak/>
        <w:t>Bagi Akademik</w:t>
      </w:r>
    </w:p>
    <w:p w:rsidR="003E3AF6" w:rsidRDefault="003E3AF6" w:rsidP="003E3AF6">
      <w:pPr>
        <w:pStyle w:val="ListParagraph"/>
        <w:numPr>
          <w:ilvl w:val="0"/>
          <w:numId w:val="8"/>
        </w:numPr>
        <w:tabs>
          <w:tab w:val="left" w:pos="709"/>
        </w:tabs>
      </w:pPr>
      <w:r w:rsidRPr="00627413">
        <w:t>Sebagai tolak ukur mahasiswa dalam mengimplementasikan penguasaan materi yang telah diajarkan di bangku perkuliahan.</w:t>
      </w:r>
    </w:p>
    <w:p w:rsidR="003E3AF6" w:rsidRDefault="003E3AF6" w:rsidP="003E3AF6">
      <w:pPr>
        <w:pStyle w:val="ListParagraph"/>
        <w:numPr>
          <w:ilvl w:val="0"/>
          <w:numId w:val="8"/>
        </w:numPr>
        <w:tabs>
          <w:tab w:val="left" w:pos="709"/>
        </w:tabs>
      </w:pPr>
      <w:r>
        <w:t xml:space="preserve">Sebagai referensi bagi mereka yang </w:t>
      </w:r>
      <w:proofErr w:type="gramStart"/>
      <w:r>
        <w:t>akan</w:t>
      </w:r>
      <w:proofErr w:type="gramEnd"/>
      <w:r>
        <w:t xml:space="preserve"> melakukan penelitian guna dikembangkan dengan permasalahan yang berbeda.</w:t>
      </w:r>
    </w:p>
    <w:p w:rsidR="00FD7E96" w:rsidRDefault="003E3AF6" w:rsidP="00FD7E96">
      <w:pPr>
        <w:pStyle w:val="ListParagraph"/>
        <w:numPr>
          <w:ilvl w:val="0"/>
          <w:numId w:val="8"/>
        </w:numPr>
        <w:tabs>
          <w:tab w:val="left" w:pos="709"/>
        </w:tabs>
        <w:sectPr w:rsidR="00FD7E96" w:rsidSect="00F60FB3">
          <w:headerReference w:type="default" r:id="rId15"/>
          <w:footerReference w:type="default" r:id="rId16"/>
          <w:pgSz w:w="11907" w:h="16840" w:code="9"/>
          <w:pgMar w:top="2268" w:right="1701" w:bottom="1701" w:left="2268" w:header="709" w:footer="709" w:gutter="0"/>
          <w:cols w:space="708"/>
          <w:docGrid w:linePitch="360"/>
        </w:sectPr>
      </w:pPr>
      <w:r>
        <w:t>Sebagai bahan evaluasi untuk meningkatkan mutu pendidikan.</w:t>
      </w:r>
    </w:p>
    <w:p w:rsidR="003E3AF6" w:rsidRPr="009B75E5" w:rsidRDefault="003E3AF6" w:rsidP="003E3AF6">
      <w:pPr>
        <w:pStyle w:val="Heading1"/>
        <w:numPr>
          <w:ilvl w:val="0"/>
          <w:numId w:val="0"/>
        </w:numPr>
        <w:ind w:left="432"/>
      </w:pPr>
      <w:bookmarkStart w:id="23" w:name="_Toc127073488"/>
      <w:r w:rsidRPr="009B75E5">
        <w:lastRenderedPageBreak/>
        <w:t>BAB II</w:t>
      </w:r>
      <w:r>
        <w:br/>
        <w:t>LANDASAN TEORI</w:t>
      </w:r>
      <w:bookmarkEnd w:id="23"/>
    </w:p>
    <w:p w:rsidR="003E3AF6" w:rsidRPr="007E7085" w:rsidRDefault="003E3AF6" w:rsidP="003E3AF6">
      <w:pPr>
        <w:pStyle w:val="ListParagraph"/>
        <w:keepNext/>
        <w:keepLines/>
        <w:numPr>
          <w:ilvl w:val="0"/>
          <w:numId w:val="1"/>
        </w:numPr>
        <w:spacing w:line="480" w:lineRule="auto"/>
        <w:contextualSpacing w:val="0"/>
        <w:outlineLvl w:val="1"/>
        <w:rPr>
          <w:rFonts w:eastAsiaTheme="majorEastAsia" w:cstheme="majorBidi"/>
          <w:b/>
          <w:bCs/>
          <w:vanish/>
          <w:szCs w:val="26"/>
        </w:rPr>
      </w:pPr>
      <w:bookmarkStart w:id="24" w:name="_Toc118076963"/>
      <w:bookmarkStart w:id="25" w:name="_Toc118077003"/>
      <w:bookmarkStart w:id="26" w:name="_Toc120648141"/>
      <w:bookmarkStart w:id="27" w:name="_Toc120648170"/>
      <w:bookmarkStart w:id="28" w:name="_Toc120648210"/>
      <w:bookmarkStart w:id="29" w:name="_Toc120648248"/>
      <w:bookmarkStart w:id="30" w:name="_Toc120649569"/>
      <w:bookmarkStart w:id="31" w:name="_Toc120652541"/>
      <w:bookmarkStart w:id="32" w:name="_Toc120875825"/>
      <w:bookmarkStart w:id="33" w:name="_Toc123231577"/>
      <w:bookmarkStart w:id="34" w:name="_Toc123231644"/>
      <w:bookmarkStart w:id="35" w:name="_Toc123650915"/>
      <w:bookmarkStart w:id="36" w:name="_Toc124101439"/>
      <w:bookmarkStart w:id="37" w:name="_Toc124101471"/>
      <w:bookmarkStart w:id="38" w:name="_Toc124101503"/>
      <w:bookmarkStart w:id="39" w:name="_Toc124101543"/>
      <w:bookmarkStart w:id="40" w:name="_Toc124101595"/>
      <w:bookmarkStart w:id="41" w:name="_Toc125020869"/>
      <w:bookmarkStart w:id="42" w:name="_Toc125021024"/>
      <w:bookmarkStart w:id="43" w:name="_Toc125364668"/>
      <w:bookmarkStart w:id="44" w:name="_Toc125365042"/>
      <w:bookmarkStart w:id="45" w:name="_Toc125380488"/>
      <w:bookmarkStart w:id="46" w:name="_Toc126042325"/>
      <w:bookmarkStart w:id="47" w:name="_Toc126044710"/>
      <w:bookmarkStart w:id="48" w:name="_Toc126045754"/>
      <w:bookmarkStart w:id="49" w:name="_Toc126046363"/>
      <w:bookmarkStart w:id="50" w:name="_Toc127073489"/>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rsidR="003E3AF6" w:rsidRDefault="003E3AF6" w:rsidP="003E3AF6">
      <w:pPr>
        <w:pStyle w:val="Heading2"/>
        <w:numPr>
          <w:ilvl w:val="1"/>
          <w:numId w:val="1"/>
        </w:numPr>
        <w:spacing w:line="480" w:lineRule="auto"/>
        <w:ind w:left="426"/>
      </w:pPr>
      <w:bookmarkStart w:id="51" w:name="_Toc127073490"/>
      <w:r>
        <w:t>Tinjauan Studi</w:t>
      </w:r>
      <w:bookmarkEnd w:id="51"/>
    </w:p>
    <w:p w:rsidR="003E3AF6" w:rsidRPr="005029B5" w:rsidRDefault="00503BA8" w:rsidP="003E3AF6">
      <w:r>
        <w:tab/>
      </w:r>
      <w:r w:rsidR="003E3AF6">
        <w:t>B</w:t>
      </w:r>
      <w:r w:rsidR="003E3AF6" w:rsidRPr="006B1DFE">
        <w:t xml:space="preserve">eberapa </w:t>
      </w:r>
      <w:r w:rsidR="003E3AF6" w:rsidRPr="004F56B8">
        <w:rPr>
          <w:i/>
        </w:rPr>
        <w:t>journal</w:t>
      </w:r>
      <w:r w:rsidR="003E3AF6" w:rsidRPr="006B1DFE">
        <w:t xml:space="preserve"> dipergunakan dalam</w:t>
      </w:r>
      <w:r w:rsidR="003E3AF6">
        <w:t xml:space="preserve"> proses penelitian ini sebagai bahan referansi untuk membahas topik yang berkaitan. </w:t>
      </w:r>
      <w:proofErr w:type="gramStart"/>
      <w:r w:rsidR="003E3AF6">
        <w:t xml:space="preserve">Penelitian tentang monitoring data pendidik menggunakan metode </w:t>
      </w:r>
      <w:r w:rsidR="003E3AF6" w:rsidRPr="00B763B8">
        <w:rPr>
          <w:i/>
        </w:rPr>
        <w:t>web engineering</w:t>
      </w:r>
      <w:r w:rsidR="003E3AF6">
        <w:t xml:space="preserve"> yang ditulis oleh Muhammad Sabiq Dzakwan, </w:t>
      </w:r>
      <w:r w:rsidR="003E3AF6" w:rsidRPr="00256A9F">
        <w:t>Sunard</w:t>
      </w:r>
      <w:r w:rsidR="003E3AF6">
        <w:t xml:space="preserve">i, </w:t>
      </w:r>
      <w:r w:rsidR="003E3AF6" w:rsidRPr="00256A9F">
        <w:t>Anton Yudhana</w:t>
      </w:r>
      <w:r w:rsidR="003E3AF6">
        <w:t>.</w:t>
      </w:r>
      <w:proofErr w:type="gramEnd"/>
      <w:r w:rsidR="003E3AF6">
        <w:t xml:space="preserve"> </w:t>
      </w:r>
      <w:proofErr w:type="gramStart"/>
      <w:r w:rsidR="003E3AF6">
        <w:t xml:space="preserve">Dalam penelitian tersebut dilakukan berdasarkan kebutuhan dari </w:t>
      </w:r>
      <w:r w:rsidR="00D315B7">
        <w:t>instansi</w:t>
      </w:r>
      <w:r w:rsidR="003E3AF6">
        <w:t xml:space="preserve"> agar dapat membantu pekerjaan dalam </w:t>
      </w:r>
      <w:r w:rsidR="00D315B7">
        <w:t>memonitoring</w:t>
      </w:r>
      <w:r w:rsidR="003E3AF6">
        <w:t xml:space="preserve"> </w:t>
      </w:r>
      <w:r w:rsidR="00D315B7">
        <w:t>data</w:t>
      </w:r>
      <w:r w:rsidR="003E3AF6">
        <w:t>.</w:t>
      </w:r>
      <w:proofErr w:type="gramEnd"/>
      <w:r w:rsidR="003E3AF6">
        <w:t xml:space="preserve"> Dan juga adanya sistem ini dapat meningkatkan kesadaran dalam diri pegawai untuk dapat memenuhi target dalam pekerjaan yang dilakukan serta meningkatkan kinerja dan produktivitas pegawai dalam </w:t>
      </w:r>
      <w:r w:rsidR="00036E8B">
        <w:t>instansi</w:t>
      </w:r>
      <w:r w:rsidR="00371E6C">
        <w:t xml:space="preserve"> </w:t>
      </w:r>
      <w:r w:rsidR="00371E6C">
        <w:fldChar w:fldCharType="begin" w:fldLock="1"/>
      </w:r>
      <w:r w:rsidR="008531E7">
        <w:instrText>ADDIN CSL_CITATION {"citationItems":[{"id":"ITEM-1","itemData":{"DOI":"10.29406/cbn.v4i01.2096","ISSN":"2579-9835","abstract":"Technology is closely related to assists the education to improve quality of process from manual to computerize. Higher education need to records effectively and efficiently performance of the lecturers. The performance must be monitored and evaluated due to reward and punishment scheme. This research develop an information system to monitor the lecturer’s performance in Sekolah Tinggi Ilmu Kesehatan Mutiara Mahakam (STIKES-MM) Samarinda, East Kalimantan, Indonesia. This research use of Object-Oriented Analysis and Design (OOAD) with web engineering stages which are communication customer, planning, modelling, construction, and feedback &amp; delivery. System has been successfully developed, implemented, and tested. Compatibility test shows the system is running well for different version of operating system. Eligibility test get score with percentage of 82.7% or in the very eligible category.","author":[{"dropping-particle":"","family":"Dzakwan","given":"Muhammad Sabiq","non-dropping-particle":"","parse-names":false,"suffix":""},{"dropping-particle":"","family":"Sunardi","given":"Sunardi Sunardi","non-dropping-particle":"","parse-names":false,"suffix":""},{"dropping-particle":"","family":"Yudhana","given":"Anton","non-dropping-particle":"","parse-names":false,"suffix":""}],"container-title":"Cybernetics","id":"ITEM-1","issue":"01","issued":{"date-parts":[["2020"]]},"page":"19","title":"Monitoring Data Pendidik Menggunakan Metode Web Engineering","type":"article-journal","volume":"4"},"uris":["http://www.mendeley.com/documents/?uuid=723e3016-791d-4b87-a27e-2e9484383c1a"]}],"mendeley":{"formattedCitation":"(Dzakwan, Sunardi and Yudhana, 2020)","plainTextFormattedCitation":"(Dzakwan, Sunardi and Yudhana, 2020)","previouslyFormattedCitation":"(Dzakwan, Sunardi and Yudhana, 2020)"},"properties":{"noteIndex":0},"schema":"https://github.com/citation-style-language/schema/raw/master/csl-citation.json"}</w:instrText>
      </w:r>
      <w:r w:rsidR="00371E6C">
        <w:fldChar w:fldCharType="separate"/>
      </w:r>
      <w:r w:rsidR="008531E7" w:rsidRPr="008531E7">
        <w:rPr>
          <w:noProof/>
        </w:rPr>
        <w:t>(Dzakwan, Sunardi and Yudhana, 2020)</w:t>
      </w:r>
      <w:r w:rsidR="00371E6C">
        <w:fldChar w:fldCharType="end"/>
      </w:r>
      <w:r w:rsidR="003E3AF6">
        <w:t>.</w:t>
      </w:r>
    </w:p>
    <w:p w:rsidR="003E3AF6" w:rsidRDefault="003E3AF6" w:rsidP="003E3AF6"/>
    <w:p w:rsidR="003E3AF6" w:rsidRDefault="003E3AF6" w:rsidP="003E3AF6">
      <w:r>
        <w:tab/>
      </w:r>
      <w:proofErr w:type="gramStart"/>
      <w:r>
        <w:t>Sistem yang dihasilkan dalam penelitian tersebut dapat membantu untuk memonitoring data pendidik.</w:t>
      </w:r>
      <w:proofErr w:type="gramEnd"/>
      <w:r>
        <w:t xml:space="preserve"> </w:t>
      </w:r>
      <w:proofErr w:type="gramStart"/>
      <w:r>
        <w:t xml:space="preserve">Dengan demikian </w:t>
      </w:r>
      <w:r w:rsidRPr="00B763B8">
        <w:rPr>
          <w:i/>
        </w:rPr>
        <w:t>Web engineering</w:t>
      </w:r>
      <w:r>
        <w:t xml:space="preserve"> dapat dijadikan suatu metode untuk membuat sebuah sistem aplikasi yang berkualias tinggi.</w:t>
      </w:r>
      <w:proofErr w:type="gramEnd"/>
      <w:r>
        <w:t xml:space="preserve"> Proses pembangunan web</w:t>
      </w:r>
      <w:r w:rsidRPr="00A23B56">
        <w:t xml:space="preserve"> sendiri dimulai dengan menentukan</w:t>
      </w:r>
      <w:r>
        <w:t xml:space="preserve"> bagaimana masalah yang  akan diselesaikan</w:t>
      </w:r>
      <w:r w:rsidRPr="00A23B56">
        <w:t xml:space="preserve"> aplikasi web</w:t>
      </w:r>
      <w:r>
        <w:t xml:space="preserve"> itu sendiri </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008531E7" w:rsidRPr="008531E7">
        <w:rPr>
          <w:noProof/>
        </w:rPr>
        <w:t>(Anggraini and Gusmaliza, 2021)</w:t>
      </w:r>
      <w:r>
        <w:fldChar w:fldCharType="end"/>
      </w:r>
      <w:r w:rsidR="00651BE4">
        <w:t>.</w:t>
      </w:r>
    </w:p>
    <w:p w:rsidR="005223EB" w:rsidRDefault="005223EB" w:rsidP="003E3AF6"/>
    <w:p w:rsidR="005223EB" w:rsidRDefault="005223EB" w:rsidP="003E3AF6">
      <w:r>
        <w:tab/>
        <w:t>P</w:t>
      </w:r>
      <w:r w:rsidRPr="005223EB">
        <w:t>ada penelitian s</w:t>
      </w:r>
      <w:r w:rsidR="00573C51">
        <w:t>ebelumnya menggunakan metode RAD</w:t>
      </w:r>
      <w:r w:rsidRPr="005223EB">
        <w:t xml:space="preserve"> atau </w:t>
      </w:r>
      <w:r w:rsidRPr="004B15C2">
        <w:rPr>
          <w:i/>
        </w:rPr>
        <w:t xml:space="preserve">Rapid </w:t>
      </w:r>
      <w:proofErr w:type="gramStart"/>
      <w:r w:rsidRPr="004B15C2">
        <w:rPr>
          <w:i/>
        </w:rPr>
        <w:t>Application  Development</w:t>
      </w:r>
      <w:proofErr w:type="gramEnd"/>
      <w:r w:rsidRPr="005223EB">
        <w:t xml:space="preserve"> yang dimana metode ini tidak berfokus pada tahapan perencanaan akan tetapi lebih fokus ke pengembangan langsung karena pengembangan metode ini memanfaatkan waktu dengan semaksimal mungkin dan tahapannya bisa dilakukan secara bersamaan</w:t>
      </w:r>
      <w:r>
        <w:t xml:space="preserve">. </w:t>
      </w:r>
      <w:r>
        <w:fldChar w:fldCharType="begin" w:fldLock="1"/>
      </w:r>
      <w:r w:rsidR="008B3D13">
        <w:instrText>ADDIN CSL_CITATION {"citationItems":[{"id":"ITEM-1","itemData":{"DOI":"10.34148/teknika.v10i3.407","ISSN":"2549-8037","abstract":"Seiring perkembangan teknologi maka dikembangkan sistem informasi yang mampu mengelola penyelenggaraan kegiatan ekstrakurikuler, khususnya yang berkaitan dengan siswa sekolah. Tujuan penelitian ini adalah membuat sistem informasi manajemen ekstrakurikuler siswa untuk digunakan oleh koordinator ekstrakurikuler dalam mengelola data siswa peserta ekstrakurikuler di sekolah. Sistem informasi pengelolaan ekstrakurikuler siswa ini dikembangkan dalam bentuk web menggunakan Framework PHP Laravel. Sistem informasi pengelolaan ekstrakurikuler siswa ini dikembangkan dengan metode Rapid Application Development (RAD) dengan tujuan membuat sistem informasi web secepat mungkin. Sistem informasi pengelolaan ekstrakurikuler siswa berbasis web ini mampu mengelola (menambah, memperbarui, dan menghapus) data ekstrakurikuler yang ditawarkan dan melihat rekapitulasi data peserta dari masing-masing ekstrakurikuler. Sistem informasi pengelolaan ekstrakurikuler siswa ini terbukti mampu meningkatkan kinerja bagian akademik sekolah dalam mengelola kegiatan ekstrakurikuler di sekolah tersebut.","author":[{"dropping-particle":"","family":"Agus Cahyo Nugroho","given":"","non-dropping-particle":"","parse-names":false,"suffix":""}],"container-title":"Teknika","id":"ITEM-1","issue":"3","issued":{"date-parts":[["2021"]]},"page":"199-205","title":"Sistem Informasi Manajemen Ekstrakurikuler Berbasis Web Menggunakan Metode Rapid Application Development","type":"article-journal","volume":"10"},"uris":["http://www.mendeley.com/documents/?uuid=9123b67b-e765-4584-a89b-1b4c26550dc0"]}],"mendeley":{"formattedCitation":"(Agus Cahyo Nugroho, 2021)","plainTextFormattedCitation":"(Agus Cahyo Nugroho, 2021)","previouslyFormattedCitation":"(Agus Cahyo Nugroho, 2021)"},"properties":{"noteIndex":0},"schema":"https://github.com/citation-style-language/schema/raw/master/csl-citation.json"}</w:instrText>
      </w:r>
      <w:r>
        <w:fldChar w:fldCharType="separate"/>
      </w:r>
      <w:r w:rsidRPr="005223EB">
        <w:rPr>
          <w:noProof/>
        </w:rPr>
        <w:t>(Agus Cahyo Nugroho, 2021)</w:t>
      </w:r>
      <w:r>
        <w:fldChar w:fldCharType="end"/>
      </w:r>
    </w:p>
    <w:p w:rsidR="003E3AF6" w:rsidRDefault="003E3AF6" w:rsidP="003E3AF6">
      <w:r>
        <w:tab/>
      </w:r>
    </w:p>
    <w:p w:rsidR="00FD7E96" w:rsidRDefault="003E3AF6" w:rsidP="003E3AF6">
      <w:pPr>
        <w:ind w:firstLine="284"/>
      </w:pPr>
      <w:r>
        <w:tab/>
      </w:r>
      <w:r>
        <w:rPr>
          <w:noProof/>
        </w:rPr>
        <mc:AlternateContent>
          <mc:Choice Requires="wps">
            <w:drawing>
              <wp:anchor distT="0" distB="0" distL="114300" distR="114300" simplePos="0" relativeHeight="251659264" behindDoc="0" locked="0" layoutInCell="1" allowOverlap="1" wp14:anchorId="2A65A892" wp14:editId="1900C4C1">
                <wp:simplePos x="0" y="0"/>
                <wp:positionH relativeFrom="column">
                  <wp:posOffset>2415540</wp:posOffset>
                </wp:positionH>
                <wp:positionV relativeFrom="paragraph">
                  <wp:posOffset>7311390</wp:posOffset>
                </wp:positionV>
                <wp:extent cx="182880" cy="213360"/>
                <wp:effectExtent l="0" t="0" r="7620" b="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21336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190.2pt;margin-top:575.7pt;width:14.4pt;height:1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" strokecolor="white [3212]"/>
            </w:pict>
          </mc:Fallback>
        </mc:AlternateContent>
      </w:r>
      <w:r>
        <w:t xml:space="preserve">Pada penelitian ini, beberapa jurnal digunakan peneliti </w:t>
      </w:r>
      <w:proofErr w:type="gramStart"/>
      <w:r>
        <w:t>untuk  membahas</w:t>
      </w:r>
      <w:proofErr w:type="gramEnd"/>
      <w:r>
        <w:t xml:space="preserve"> topik yang berkaitan sebagai acuan, beberapa jurnal yang</w:t>
      </w:r>
      <w:r w:rsidR="00FE2EC3">
        <w:t xml:space="preserve"> disebutkan antara lain sebagai </w:t>
      </w:r>
      <w:r>
        <w:t>berikut.</w:t>
      </w:r>
    </w:p>
    <w:p w:rsidR="00FD7E96" w:rsidRDefault="00FD7E96" w:rsidP="003E3AF6">
      <w:pPr>
        <w:ind w:firstLine="284"/>
        <w:sectPr w:rsidR="00FD7E96" w:rsidSect="006006AD">
          <w:headerReference w:type="default" r:id="rId17"/>
          <w:footerReference w:type="default" r:id="rId18"/>
          <w:pgSz w:w="11907" w:h="16840" w:code="9"/>
          <w:pgMar w:top="2268" w:right="1701" w:bottom="1701" w:left="2268" w:header="709" w:footer="709" w:gutter="0"/>
          <w:cols w:space="708"/>
          <w:docGrid w:linePitch="360"/>
        </w:sectPr>
      </w:pPr>
    </w:p>
    <w:p w:rsidR="003E3AF6" w:rsidRPr="006D333E" w:rsidRDefault="003E3AF6" w:rsidP="003E3AF6">
      <w:pPr>
        <w:pStyle w:val="Caption"/>
        <w:keepNext/>
        <w:jc w:val="center"/>
        <w:rPr>
          <w:b w:val="0"/>
          <w:color w:val="000000" w:themeColor="text1"/>
        </w:rPr>
      </w:pPr>
      <w:bookmarkStart w:id="52" w:name="_Toc127073512"/>
      <w:r w:rsidRPr="006D333E">
        <w:rPr>
          <w:b w:val="0"/>
          <w:color w:val="000000" w:themeColor="text1"/>
        </w:rPr>
        <w:lastRenderedPageBreak/>
        <w:t xml:space="preserve">Tabel </w:t>
      </w:r>
      <w:r w:rsidRPr="006D333E">
        <w:rPr>
          <w:b w:val="0"/>
          <w:color w:val="000000" w:themeColor="text1"/>
        </w:rPr>
        <w:fldChar w:fldCharType="begin"/>
      </w:r>
      <w:r w:rsidRPr="006D333E">
        <w:rPr>
          <w:b w:val="0"/>
          <w:color w:val="000000" w:themeColor="text1"/>
        </w:rPr>
        <w:instrText xml:space="preserve"> SEQ Tabel \* ARABIC </w:instrText>
      </w:r>
      <w:r w:rsidRPr="006D333E">
        <w:rPr>
          <w:b w:val="0"/>
          <w:color w:val="000000" w:themeColor="text1"/>
        </w:rPr>
        <w:fldChar w:fldCharType="separate"/>
      </w:r>
      <w:r w:rsidR="00EF0850">
        <w:rPr>
          <w:b w:val="0"/>
          <w:noProof/>
          <w:color w:val="000000" w:themeColor="text1"/>
        </w:rPr>
        <w:t>1</w:t>
      </w:r>
      <w:r w:rsidRPr="006D333E">
        <w:rPr>
          <w:b w:val="0"/>
          <w:color w:val="000000" w:themeColor="text1"/>
        </w:rPr>
        <w:fldChar w:fldCharType="end"/>
      </w:r>
      <w:r w:rsidRPr="006D333E">
        <w:rPr>
          <w:b w:val="0"/>
          <w:color w:val="000000" w:themeColor="text1"/>
        </w:rPr>
        <w:t xml:space="preserve"> State </w:t>
      </w:r>
      <w:proofErr w:type="gramStart"/>
      <w:r w:rsidRPr="006D333E">
        <w:rPr>
          <w:b w:val="0"/>
          <w:color w:val="000000" w:themeColor="text1"/>
        </w:rPr>
        <w:t>Of</w:t>
      </w:r>
      <w:proofErr w:type="gramEnd"/>
      <w:r w:rsidRPr="006D333E">
        <w:rPr>
          <w:b w:val="0"/>
          <w:color w:val="000000" w:themeColor="text1"/>
        </w:rPr>
        <w:t xml:space="preserve"> The Arts</w:t>
      </w:r>
      <w:bookmarkEnd w:id="52"/>
    </w:p>
    <w:tbl>
      <w:tblPr>
        <w:tblStyle w:val="TableGrid"/>
        <w:tblW w:w="9351" w:type="dxa"/>
        <w:jc w:val="center"/>
        <w:tblLook w:val="04A0" w:firstRow="1" w:lastRow="0" w:firstColumn="1" w:lastColumn="0" w:noHBand="0" w:noVBand="1"/>
      </w:tblPr>
      <w:tblGrid>
        <w:gridCol w:w="621"/>
        <w:gridCol w:w="1378"/>
        <w:gridCol w:w="1696"/>
        <w:gridCol w:w="890"/>
        <w:gridCol w:w="1707"/>
        <w:gridCol w:w="1389"/>
        <w:gridCol w:w="1722"/>
      </w:tblGrid>
      <w:tr w:rsidR="003E3AF6" w:rsidRPr="007A0B10" w:rsidTr="0046435E">
        <w:trPr>
          <w:trHeight w:val="915"/>
          <w:jc w:val="center"/>
        </w:trPr>
        <w:tc>
          <w:tcPr>
            <w:tcW w:w="621"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No</w:t>
            </w:r>
          </w:p>
        </w:tc>
        <w:tc>
          <w:tcPr>
            <w:tcW w:w="1378" w:type="dxa"/>
            <w:noWrap/>
            <w:hideMark/>
          </w:tcPr>
          <w:p w:rsidR="003E3AF6" w:rsidRPr="007A0B10" w:rsidRDefault="00FD7E96" w:rsidP="0046435E">
            <w:pPr>
              <w:rPr>
                <w:rFonts w:eastAsia="Times New Roman" w:cs="Times New Roman"/>
                <w:color w:val="000000"/>
                <w:szCs w:val="24"/>
                <w:lang w:eastAsia="en-ID"/>
              </w:rPr>
            </w:pPr>
            <w:r>
              <w:rPr>
                <w:rFonts w:eastAsia="Times New Roman" w:cs="Times New Roman"/>
                <w:color w:val="000000"/>
                <w:szCs w:val="24"/>
                <w:lang w:eastAsia="en-ID"/>
              </w:rPr>
              <w:t>Penulis</w:t>
            </w:r>
          </w:p>
        </w:tc>
        <w:tc>
          <w:tcPr>
            <w:tcW w:w="1696"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Judul</w:t>
            </w:r>
          </w:p>
        </w:tc>
        <w:tc>
          <w:tcPr>
            <w:tcW w:w="89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tahun</w:t>
            </w:r>
          </w:p>
        </w:tc>
        <w:tc>
          <w:tcPr>
            <w:tcW w:w="1707"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asalah</w:t>
            </w:r>
          </w:p>
        </w:tc>
        <w:tc>
          <w:tcPr>
            <w:tcW w:w="1389"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etode</w:t>
            </w:r>
          </w:p>
        </w:tc>
        <w:tc>
          <w:tcPr>
            <w:tcW w:w="167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Hasil</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t xml:space="preserve">Muhammad Sabiq Dzakwan, </w:t>
            </w:r>
            <w:r w:rsidRPr="00256A9F">
              <w:t>Sunard</w:t>
            </w:r>
            <w:r>
              <w:t xml:space="preserve">i, </w:t>
            </w:r>
            <w:r w:rsidRPr="00256A9F">
              <w:t>Anton Yudhana</w:t>
            </w:r>
          </w:p>
        </w:tc>
        <w:tc>
          <w:tcPr>
            <w:tcW w:w="1696" w:type="dxa"/>
            <w:noWrap/>
          </w:tcPr>
          <w:p w:rsidR="003E3AF6" w:rsidRPr="007A0B10" w:rsidRDefault="003E3AF6" w:rsidP="0046435E">
            <w:pPr>
              <w:rPr>
                <w:rFonts w:eastAsia="Times New Roman" w:cs="Times New Roman"/>
                <w:color w:val="000000"/>
                <w:szCs w:val="24"/>
                <w:lang w:eastAsia="en-ID"/>
              </w:rPr>
            </w:pPr>
            <w:r w:rsidRPr="007C67E8">
              <w:rPr>
                <w:rFonts w:eastAsia="Times New Roman" w:cs="Times New Roman"/>
                <w:color w:val="000000"/>
                <w:szCs w:val="24"/>
                <w:lang w:eastAsia="en-ID"/>
              </w:rPr>
              <w:t xml:space="preserve">Monitoring Data Pendidik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0</w:t>
            </w:r>
          </w:p>
        </w:tc>
        <w:tc>
          <w:tcPr>
            <w:tcW w:w="1707"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Dibutuhkan sebuah </w:t>
            </w:r>
            <w:r w:rsidRPr="007C67E8">
              <w:rPr>
                <w:rFonts w:eastAsia="Times New Roman" w:cs="Times New Roman"/>
                <w:color w:val="000000"/>
                <w:szCs w:val="24"/>
                <w:lang w:eastAsia="en-ID"/>
              </w:rPr>
              <w:t xml:space="preserve">sistem </w:t>
            </w:r>
            <w:proofErr w:type="gramStart"/>
            <w:r>
              <w:rPr>
                <w:rFonts w:eastAsia="Times New Roman" w:cs="Times New Roman"/>
                <w:color w:val="000000"/>
                <w:szCs w:val="24"/>
                <w:lang w:eastAsia="en-ID"/>
              </w:rPr>
              <w:t xml:space="preserve">untuk </w:t>
            </w:r>
            <w:r w:rsidRPr="007C67E8">
              <w:rPr>
                <w:rFonts w:eastAsia="Times New Roman" w:cs="Times New Roman"/>
                <w:color w:val="000000"/>
                <w:szCs w:val="24"/>
                <w:lang w:eastAsia="en-ID"/>
              </w:rPr>
              <w:t xml:space="preserve"> </w:t>
            </w:r>
            <w:r w:rsidR="0009241C" w:rsidRPr="0009241C">
              <w:rPr>
                <w:rFonts w:eastAsia="Times New Roman" w:cs="Times New Roman"/>
                <w:color w:val="000000"/>
                <w:szCs w:val="24"/>
                <w:lang w:eastAsia="en-ID"/>
              </w:rPr>
              <w:t>Pemantauan</w:t>
            </w:r>
            <w:proofErr w:type="gramEnd"/>
            <w:r w:rsidR="0009241C" w:rsidRPr="0009241C">
              <w:rPr>
                <w:rFonts w:eastAsia="Times New Roman" w:cs="Times New Roman"/>
                <w:color w:val="000000"/>
                <w:szCs w:val="24"/>
                <w:lang w:eastAsia="en-ID"/>
              </w:rPr>
              <w:t xml:space="preserve"> kegiatan dan kinerja staf pengajar di Sekolah Tinggi Ilmu Kesehatan Mutiara Mahakam (STIKES-MM) di Samarinda, Kalimantan Timur, Indonesi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D43D60">
            <w:pPr>
              <w:rPr>
                <w:rFonts w:eastAsia="Times New Roman" w:cs="Times New Roman"/>
                <w:color w:val="000000"/>
                <w:szCs w:val="24"/>
                <w:lang w:eastAsia="en-ID"/>
              </w:rPr>
            </w:pPr>
            <w:r>
              <w:rPr>
                <w:rFonts w:eastAsia="Times New Roman" w:cs="Times New Roman"/>
                <w:color w:val="000000"/>
                <w:szCs w:val="24"/>
                <w:lang w:eastAsia="en-ID"/>
              </w:rPr>
              <w:t>Sistem ini telah diuji dan mendapatkan 82</w:t>
            </w:r>
            <w:proofErr w:type="gramStart"/>
            <w:r>
              <w:rPr>
                <w:rFonts w:eastAsia="Times New Roman" w:cs="Times New Roman"/>
                <w:color w:val="000000"/>
                <w:szCs w:val="24"/>
                <w:lang w:eastAsia="en-ID"/>
              </w:rPr>
              <w:t>,7</w:t>
            </w:r>
            <w:proofErr w:type="gramEnd"/>
            <w:r>
              <w:rPr>
                <w:rFonts w:eastAsia="Times New Roman" w:cs="Times New Roman"/>
                <w:color w:val="000000"/>
                <w:szCs w:val="24"/>
                <w:lang w:eastAsia="en-ID"/>
              </w:rPr>
              <w:t xml:space="preserve">% kelayakan. Sistem ini diharapkan mampu bermanfaat dalam mengurangi </w:t>
            </w:r>
            <w:r w:rsidRPr="000A66A9">
              <w:rPr>
                <w:rFonts w:eastAsia="Times New Roman" w:cs="Times New Roman"/>
                <w:i/>
                <w:color w:val="000000"/>
                <w:szCs w:val="24"/>
                <w:lang w:eastAsia="en-ID"/>
              </w:rPr>
              <w:t>redundancy</w:t>
            </w:r>
            <w:r>
              <w:rPr>
                <w:rFonts w:eastAsia="Times New Roman" w:cs="Times New Roman"/>
                <w:color w:val="000000"/>
                <w:szCs w:val="24"/>
                <w:lang w:eastAsia="en-ID"/>
              </w:rPr>
              <w:t xml:space="preserve"> data dan paperless. </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Inda Anggraini, Debi Gusmaliza</w:t>
            </w:r>
          </w:p>
        </w:tc>
        <w:tc>
          <w:tcPr>
            <w:tcW w:w="1696"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 xml:space="preserve">Implementasi </w:t>
            </w:r>
            <w:r w:rsidRPr="00B763B8">
              <w:rPr>
                <w:rFonts w:eastAsia="Times New Roman" w:cs="Times New Roman"/>
                <w:i/>
                <w:color w:val="000000"/>
                <w:szCs w:val="24"/>
                <w:lang w:eastAsia="en-ID"/>
              </w:rPr>
              <w:t>Web engineering</w:t>
            </w:r>
            <w:r w:rsidRPr="00ED19E8">
              <w:rPr>
                <w:rFonts w:eastAsia="Times New Roman" w:cs="Times New Roman"/>
                <w:color w:val="000000"/>
                <w:szCs w:val="24"/>
                <w:lang w:eastAsia="en-ID"/>
              </w:rPr>
              <w:t xml:space="preserve"> Method Pengelolaan Pendistribusian Obat Gudang Farmasi Dinas Kesehatan Pagar Alam</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proofErr w:type="gramStart"/>
            <w:r w:rsidRPr="00ED19E8">
              <w:rPr>
                <w:rFonts w:eastAsia="Times New Roman" w:cs="Times New Roman"/>
                <w:color w:val="000000"/>
                <w:szCs w:val="24"/>
                <w:lang w:eastAsia="en-ID"/>
              </w:rPr>
              <w:t>evaluasi</w:t>
            </w:r>
            <w:proofErr w:type="gramEnd"/>
            <w:r w:rsidRPr="00ED19E8">
              <w:rPr>
                <w:rFonts w:eastAsia="Times New Roman" w:cs="Times New Roman"/>
                <w:color w:val="000000"/>
                <w:szCs w:val="24"/>
                <w:lang w:eastAsia="en-ID"/>
              </w:rPr>
              <w:t xml:space="preserve"> terhadap daftar permintaan obat dari 7 puskesmas, gudang farmasi dalam mengelola data tersebut </w:t>
            </w:r>
            <w:r>
              <w:rPr>
                <w:rFonts w:eastAsia="Times New Roman" w:cs="Times New Roman"/>
                <w:color w:val="000000"/>
                <w:szCs w:val="24"/>
                <w:lang w:eastAsia="en-ID"/>
              </w:rPr>
              <w:t>terdapat</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lastRenderedPageBreak/>
              <w:t>kekurangan</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 xml:space="preserve">antara lain yaitu </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permsalahan keakuratan</w:t>
            </w:r>
            <w:r w:rsidRPr="00ED19E8">
              <w:rPr>
                <w:rFonts w:eastAsia="Times New Roman" w:cs="Times New Roman"/>
                <w:color w:val="000000"/>
                <w:szCs w:val="24"/>
                <w:lang w:eastAsia="en-ID"/>
              </w:rPr>
              <w:t>, kecepatan dan kemudahan.</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lastRenderedPageBreak/>
              <w:t>Web engineering</w:t>
            </w:r>
          </w:p>
        </w:tc>
        <w:tc>
          <w:tcPr>
            <w:tcW w:w="167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ada proses penelitian ini menghasilkan solusi dari </w:t>
            </w:r>
            <w:r w:rsidRPr="00882F8D">
              <w:rPr>
                <w:rFonts w:eastAsia="Times New Roman" w:cs="Times New Roman"/>
                <w:color w:val="000000"/>
                <w:szCs w:val="24"/>
                <w:lang w:eastAsia="en-ID"/>
              </w:rPr>
              <w:t xml:space="preserve">permasalahan yang terjadi di gudang farmasi dinas kesehatan kota pagar alam </w:t>
            </w:r>
            <w:r>
              <w:rPr>
                <w:rFonts w:eastAsia="Times New Roman" w:cs="Times New Roman"/>
                <w:color w:val="000000"/>
                <w:szCs w:val="24"/>
                <w:lang w:eastAsia="en-ID"/>
              </w:rPr>
              <w:t xml:space="preserve">dan </w:t>
            </w:r>
            <w:r w:rsidRPr="00882F8D">
              <w:rPr>
                <w:rFonts w:eastAsia="Times New Roman" w:cs="Times New Roman"/>
                <w:color w:val="000000"/>
                <w:szCs w:val="24"/>
                <w:lang w:eastAsia="en-ID"/>
              </w:rPr>
              <w:lastRenderedPageBreak/>
              <w:t>7 puskesmas yang beroperasi didalamnya</w:t>
            </w:r>
            <w:r>
              <w:rPr>
                <w:rFonts w:eastAsia="Times New Roman" w:cs="Times New Roman"/>
                <w:color w:val="000000"/>
                <w:szCs w:val="24"/>
                <w:lang w:eastAsia="en-ID"/>
              </w:rPr>
              <w:t xml:space="preserve"> dengan perancangan sistem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DE15ED"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DE15ED">
              <w:rPr>
                <w:rFonts w:eastAsia="Times New Roman" w:cs="Times New Roman"/>
                <w:color w:val="000000"/>
                <w:szCs w:val="24"/>
                <w:lang w:eastAsia="en-ID"/>
              </w:rPr>
              <w:t>M. Agung Saputra, Auliya Rahman Isnain</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enerapan </w:t>
            </w:r>
            <w:r w:rsidRPr="000A66A9">
              <w:rPr>
                <w:rFonts w:eastAsia="Times New Roman" w:cs="Times New Roman"/>
                <w:i/>
                <w:color w:val="000000"/>
                <w:szCs w:val="24"/>
                <w:lang w:eastAsia="en-ID"/>
              </w:rPr>
              <w:t xml:space="preserve">Smart Village </w:t>
            </w:r>
            <w:r>
              <w:rPr>
                <w:rFonts w:eastAsia="Times New Roman" w:cs="Times New Roman"/>
                <w:color w:val="000000"/>
                <w:szCs w:val="24"/>
                <w:lang w:eastAsia="en-ID"/>
              </w:rPr>
              <w:t xml:space="preserve">Dalam Peningkatan Pelayanan Masyarakat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 xml:space="preserve"> (Studi Kasus: Desa Sukanegeri Jaya)</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r w:rsidRPr="00E76600">
              <w:rPr>
                <w:rFonts w:eastAsia="Times New Roman" w:cs="Times New Roman"/>
                <w:color w:val="000000"/>
                <w:szCs w:val="24"/>
                <w:lang w:eastAsia="en-ID"/>
              </w:rPr>
              <w:t xml:space="preserve">Pengolahan data keseluruhan </w:t>
            </w:r>
            <w:r>
              <w:rPr>
                <w:rFonts w:eastAsia="Times New Roman" w:cs="Times New Roman"/>
                <w:color w:val="000000"/>
                <w:szCs w:val="24"/>
                <w:lang w:eastAsia="en-ID"/>
              </w:rPr>
              <w:t xml:space="preserve">secara manual </w:t>
            </w:r>
            <w:r w:rsidRPr="00E76600">
              <w:rPr>
                <w:rFonts w:eastAsia="Times New Roman" w:cs="Times New Roman"/>
                <w:color w:val="000000"/>
                <w:szCs w:val="24"/>
                <w:lang w:eastAsia="en-ID"/>
              </w:rPr>
              <w:t>masih</w:t>
            </w:r>
            <w:r>
              <w:rPr>
                <w:rFonts w:eastAsia="Times New Roman" w:cs="Times New Roman"/>
                <w:color w:val="000000"/>
                <w:szCs w:val="24"/>
                <w:lang w:eastAsia="en-ID"/>
              </w:rPr>
              <w:t xml:space="preserve"> dilakukan</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untuk</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pencatatan</w:t>
            </w:r>
            <w:r w:rsidRPr="00E76600">
              <w:rPr>
                <w:rFonts w:eastAsia="Times New Roman" w:cs="Times New Roman"/>
                <w:color w:val="000000"/>
                <w:szCs w:val="24"/>
                <w:lang w:eastAsia="en-ID"/>
              </w:rPr>
              <w:t xml:space="preserve"> data pada buku atau media cetak </w:t>
            </w:r>
            <w:r>
              <w:rPr>
                <w:rFonts w:eastAsia="Times New Roman" w:cs="Times New Roman"/>
                <w:color w:val="000000"/>
                <w:szCs w:val="24"/>
                <w:lang w:eastAsia="en-ID"/>
              </w:rPr>
              <w:t>pada</w:t>
            </w:r>
            <w:r w:rsidRPr="00E76600">
              <w:rPr>
                <w:rFonts w:eastAsia="Times New Roman" w:cs="Times New Roman"/>
                <w:color w:val="000000"/>
                <w:szCs w:val="24"/>
                <w:lang w:eastAsia="en-ID"/>
              </w:rPr>
              <w:t xml:space="preserve"> perangkat office. Hal ini menyebabkan proses pengolahan data menjadi lambat dan terdapat risiko kerusakan dat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Default="003E3AF6" w:rsidP="0046435E">
            <w:pPr>
              <w:rPr>
                <w:rFonts w:eastAsia="Times New Roman" w:cs="Times New Roman"/>
                <w:color w:val="000000"/>
                <w:szCs w:val="24"/>
                <w:lang w:eastAsia="en-ID"/>
              </w:rPr>
            </w:pPr>
            <w:r>
              <w:rPr>
                <w:rFonts w:eastAsia="Times New Roman" w:cs="Times New Roman"/>
                <w:color w:val="000000"/>
                <w:szCs w:val="24"/>
                <w:lang w:eastAsia="en-ID"/>
              </w:rPr>
              <w:t>Dari penelitian ini menghasilkan</w:t>
            </w:r>
          </w:p>
          <w:p w:rsidR="003E3AF6" w:rsidRPr="007A0B10" w:rsidRDefault="003E3AF6" w:rsidP="0046435E">
            <w:pPr>
              <w:rPr>
                <w:rFonts w:eastAsia="Times New Roman" w:cs="Times New Roman"/>
                <w:color w:val="000000"/>
                <w:szCs w:val="24"/>
                <w:lang w:eastAsia="en-ID"/>
              </w:rPr>
            </w:pPr>
            <w:proofErr w:type="gramStart"/>
            <w:r>
              <w:rPr>
                <w:rFonts w:eastAsia="Times New Roman" w:cs="Times New Roman"/>
                <w:color w:val="000000"/>
                <w:szCs w:val="24"/>
                <w:lang w:eastAsia="en-ID"/>
              </w:rPr>
              <w:t>kemudahan</w:t>
            </w:r>
            <w:proofErr w:type="gramEnd"/>
            <w:r w:rsidRPr="006A72E4">
              <w:rPr>
                <w:rFonts w:eastAsia="Times New Roman" w:cs="Times New Roman"/>
                <w:color w:val="000000"/>
                <w:szCs w:val="24"/>
                <w:lang w:eastAsia="en-ID"/>
              </w:rPr>
              <w:t xml:space="preserve"> bagi masyarakat </w:t>
            </w:r>
            <w:r>
              <w:rPr>
                <w:rFonts w:eastAsia="Times New Roman" w:cs="Times New Roman"/>
                <w:color w:val="000000"/>
                <w:szCs w:val="24"/>
                <w:lang w:eastAsia="en-ID"/>
              </w:rPr>
              <w:t>gun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mengelol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data</w:t>
            </w:r>
            <w:r w:rsidRPr="006A72E4">
              <w:rPr>
                <w:rFonts w:eastAsia="Times New Roman" w:cs="Times New Roman"/>
                <w:color w:val="000000"/>
                <w:szCs w:val="24"/>
                <w:lang w:eastAsia="en-ID"/>
              </w:rPr>
              <w:t xml:space="preserve"> desa serta permohonan surat</w:t>
            </w:r>
            <w:r>
              <w:rPr>
                <w:rFonts w:eastAsia="Times New Roman" w:cs="Times New Roman"/>
                <w:color w:val="000000"/>
                <w:szCs w:val="24"/>
                <w:lang w:eastAsia="en-ID"/>
              </w:rPr>
              <w:t xml:space="preserve"> yang lebih mudah dengan menggunakan sistem aplikasi</w:t>
            </w:r>
            <w:r w:rsidRPr="006A72E4">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3B669E"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3B669E">
              <w:rPr>
                <w:rFonts w:eastAsia="Times New Roman" w:cs="Times New Roman"/>
                <w:color w:val="000000"/>
                <w:szCs w:val="24"/>
                <w:lang w:eastAsia="en-ID"/>
              </w:rPr>
              <w:t>Yuri Rahmanto, Istikomah, Styawati</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Rancang  Bangun Sistem Informasi Manajemen Koperasi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color w:val="000000"/>
                <w:szCs w:val="24"/>
              </w:rPr>
            </w:pPr>
            <w:r w:rsidRPr="00F068F1">
              <w:rPr>
                <w:color w:val="000000"/>
                <w:szCs w:val="24"/>
              </w:rPr>
              <w:t xml:space="preserve">Permasalahan dalam proses pengelolaan proses simpan pinjam digunakan secara keseluruhan </w:t>
            </w:r>
            <w:r w:rsidRPr="003B669E">
              <w:rPr>
                <w:color w:val="000000"/>
                <w:szCs w:val="24"/>
              </w:rPr>
              <w:t xml:space="preserve">proses manual dan </w:t>
            </w:r>
            <w:r w:rsidRPr="00F068F1">
              <w:rPr>
                <w:color w:val="000000"/>
                <w:szCs w:val="24"/>
              </w:rPr>
              <w:t>Proses perhitungan data simpanan masih menggunakan kalkulator sehingga berdampak pada kesalahan perhitungan jumlah simpanan dan pinjaman</w:t>
            </w:r>
            <w:r>
              <w:rPr>
                <w:color w:val="000000"/>
                <w:szCs w:val="24"/>
              </w:rPr>
              <w:t>.</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46435E">
            <w:pPr>
              <w:rPr>
                <w:rFonts w:eastAsia="Times New Roman" w:cs="Times New Roman"/>
                <w:color w:val="000000"/>
                <w:szCs w:val="24"/>
                <w:lang w:eastAsia="en-ID"/>
              </w:rPr>
            </w:pPr>
            <w:r w:rsidRPr="00F068F1">
              <w:rPr>
                <w:rFonts w:eastAsia="Times New Roman" w:cs="Times New Roman"/>
                <w:color w:val="000000"/>
                <w:szCs w:val="24"/>
                <w:lang w:eastAsia="en-ID"/>
              </w:rPr>
              <w:t>Menghasilkan aplikasi berbasis web yang berkualita</w:t>
            </w:r>
            <w:r>
              <w:rPr>
                <w:rFonts w:eastAsia="Times New Roman" w:cs="Times New Roman"/>
                <w:color w:val="000000"/>
                <w:szCs w:val="24"/>
                <w:lang w:eastAsia="en-ID"/>
              </w:rPr>
              <w:t xml:space="preserve">s terbukti dari hasil </w:t>
            </w:r>
            <w:proofErr w:type="gramStart"/>
            <w:r>
              <w:rPr>
                <w:rFonts w:eastAsia="Times New Roman" w:cs="Times New Roman"/>
                <w:color w:val="000000"/>
                <w:szCs w:val="24"/>
                <w:lang w:eastAsia="en-ID"/>
              </w:rPr>
              <w:t xml:space="preserve">pengujian </w:t>
            </w:r>
            <w:r w:rsidRPr="00F068F1">
              <w:rPr>
                <w:rFonts w:eastAsia="Times New Roman" w:cs="Times New Roman"/>
                <w:color w:val="000000"/>
                <w:szCs w:val="24"/>
                <w:lang w:eastAsia="en-ID"/>
              </w:rPr>
              <w:t xml:space="preserve"> </w:t>
            </w:r>
            <w:r>
              <w:rPr>
                <w:rFonts w:eastAsia="Times New Roman" w:cs="Times New Roman"/>
                <w:color w:val="000000"/>
                <w:szCs w:val="24"/>
                <w:lang w:eastAsia="en-ID"/>
              </w:rPr>
              <w:t>k</w:t>
            </w:r>
            <w:r w:rsidRPr="00F068F1">
              <w:rPr>
                <w:rFonts w:eastAsia="Times New Roman" w:cs="Times New Roman"/>
                <w:color w:val="000000"/>
                <w:szCs w:val="24"/>
                <w:lang w:eastAsia="en-ID"/>
              </w:rPr>
              <w:t>egunaan</w:t>
            </w:r>
            <w:proofErr w:type="gramEnd"/>
            <w:r w:rsidRPr="00F068F1">
              <w:rPr>
                <w:rFonts w:eastAsia="Times New Roman" w:cs="Times New Roman"/>
                <w:color w:val="000000"/>
                <w:szCs w:val="24"/>
                <w:lang w:eastAsia="en-ID"/>
              </w:rPr>
              <w:t xml:space="preserve"> sistem dicapai dengan 94,17% sehingga kesimpulannya adalah pengguna sepenuhnya setuju dengan pernyataan ini dan berdasarkan uji kesesuaian fungsional hasil yang dicapai dengan 95,33%.</w:t>
            </w:r>
          </w:p>
        </w:tc>
      </w:tr>
      <w:tr w:rsidR="00141B81" w:rsidRPr="007A0B10" w:rsidTr="0046435E">
        <w:trPr>
          <w:trHeight w:val="915"/>
          <w:jc w:val="center"/>
        </w:trPr>
        <w:tc>
          <w:tcPr>
            <w:tcW w:w="621" w:type="dxa"/>
            <w:noWrap/>
          </w:tcPr>
          <w:p w:rsidR="00141B81" w:rsidRPr="003B669E" w:rsidRDefault="00141B81" w:rsidP="003E3AF6">
            <w:pPr>
              <w:pStyle w:val="ListParagraph"/>
              <w:numPr>
                <w:ilvl w:val="0"/>
                <w:numId w:val="19"/>
              </w:numPr>
              <w:rPr>
                <w:rFonts w:eastAsia="Times New Roman" w:cs="Times New Roman"/>
                <w:color w:val="000000"/>
                <w:szCs w:val="24"/>
                <w:lang w:eastAsia="en-ID"/>
              </w:rPr>
            </w:pPr>
          </w:p>
        </w:tc>
        <w:tc>
          <w:tcPr>
            <w:tcW w:w="1378" w:type="dxa"/>
            <w:noWrap/>
          </w:tcPr>
          <w:p w:rsidR="00141B81" w:rsidRPr="003B669E" w:rsidRDefault="00141B81" w:rsidP="0046435E">
            <w:pPr>
              <w:rPr>
                <w:rFonts w:eastAsia="Times New Roman" w:cs="Times New Roman"/>
                <w:color w:val="000000"/>
                <w:szCs w:val="24"/>
                <w:lang w:eastAsia="en-ID"/>
              </w:rPr>
            </w:pPr>
            <w:r>
              <w:rPr>
                <w:rFonts w:eastAsia="Times New Roman" w:cs="Times New Roman"/>
                <w:color w:val="000000"/>
                <w:szCs w:val="24"/>
                <w:lang w:eastAsia="en-ID"/>
              </w:rPr>
              <w:t>Ikbal Yasin, Fikri Hamidy</w:t>
            </w:r>
          </w:p>
        </w:tc>
        <w:tc>
          <w:tcPr>
            <w:tcW w:w="1696" w:type="dxa"/>
            <w:noWrap/>
          </w:tcPr>
          <w:p w:rsidR="00141B81" w:rsidRDefault="00141B81" w:rsidP="0046435E">
            <w:pPr>
              <w:rPr>
                <w:rFonts w:eastAsia="Times New Roman" w:cs="Times New Roman"/>
                <w:color w:val="000000"/>
                <w:szCs w:val="24"/>
                <w:lang w:eastAsia="en-ID"/>
              </w:rPr>
            </w:pPr>
            <w:r w:rsidRPr="00141B81">
              <w:rPr>
                <w:rFonts w:eastAsia="Times New Roman" w:cs="Times New Roman"/>
                <w:color w:val="000000"/>
                <w:szCs w:val="24"/>
                <w:lang w:eastAsia="en-ID"/>
              </w:rPr>
              <w:t>Implementasi Sistem Informasi Data Kas Kecil Menggunakan Metode Web Engineering</w:t>
            </w:r>
          </w:p>
        </w:tc>
        <w:tc>
          <w:tcPr>
            <w:tcW w:w="890" w:type="dxa"/>
            <w:noWrap/>
          </w:tcPr>
          <w:p w:rsidR="00141B81" w:rsidRDefault="00141B81" w:rsidP="0046435E">
            <w:pPr>
              <w:rPr>
                <w:rFonts w:eastAsia="Times New Roman" w:cs="Times New Roman"/>
                <w:color w:val="000000"/>
                <w:szCs w:val="24"/>
                <w:lang w:eastAsia="en-ID"/>
              </w:rPr>
            </w:pPr>
            <w:r>
              <w:rPr>
                <w:rFonts w:eastAsia="Times New Roman" w:cs="Times New Roman"/>
                <w:color w:val="000000"/>
                <w:szCs w:val="24"/>
                <w:lang w:eastAsia="en-ID"/>
              </w:rPr>
              <w:t>2023</w:t>
            </w:r>
          </w:p>
        </w:tc>
        <w:tc>
          <w:tcPr>
            <w:tcW w:w="1707" w:type="dxa"/>
            <w:noWrap/>
          </w:tcPr>
          <w:p w:rsidR="00141B81" w:rsidRPr="00F068F1" w:rsidRDefault="00182C4F" w:rsidP="0046435E">
            <w:pPr>
              <w:rPr>
                <w:color w:val="000000"/>
                <w:szCs w:val="24"/>
              </w:rPr>
            </w:pPr>
            <w:r w:rsidRPr="00182C4F">
              <w:rPr>
                <w:color w:val="000000"/>
                <w:szCs w:val="24"/>
              </w:rPr>
              <w:t xml:space="preserve">Pada permasalahan penelitian ini terjadinya kesulitan dalam pengelolaan </w:t>
            </w:r>
            <w:r w:rsidRPr="00182C4F">
              <w:rPr>
                <w:color w:val="000000"/>
                <w:szCs w:val="24"/>
              </w:rPr>
              <w:lastRenderedPageBreak/>
              <w:t xml:space="preserve">data </w:t>
            </w:r>
            <w:r w:rsidRPr="00182C4F">
              <w:rPr>
                <w:i/>
                <w:color w:val="000000"/>
                <w:szCs w:val="24"/>
              </w:rPr>
              <w:t>accounting</w:t>
            </w:r>
            <w:r w:rsidRPr="00182C4F">
              <w:rPr>
                <w:color w:val="000000"/>
                <w:szCs w:val="24"/>
              </w:rPr>
              <w:t>, admin, dan juga berbagai macam jenis pengeluaran yang dikarenakan padatnya jumlah transaksi yang terjadi yang menyebabkan perhitungan data tidak akurat</w:t>
            </w:r>
          </w:p>
        </w:tc>
        <w:tc>
          <w:tcPr>
            <w:tcW w:w="1389" w:type="dxa"/>
            <w:noWrap/>
          </w:tcPr>
          <w:p w:rsidR="00141B81" w:rsidRPr="00C7142D" w:rsidRDefault="00C7142D"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Web Engineering</w:t>
            </w:r>
          </w:p>
        </w:tc>
        <w:tc>
          <w:tcPr>
            <w:tcW w:w="1670" w:type="dxa"/>
            <w:noWrap/>
          </w:tcPr>
          <w:p w:rsidR="00141B81" w:rsidRPr="00F068F1" w:rsidRDefault="00C7142D" w:rsidP="0046435E">
            <w:pPr>
              <w:rPr>
                <w:rFonts w:eastAsia="Times New Roman" w:cs="Times New Roman"/>
                <w:color w:val="000000"/>
                <w:szCs w:val="24"/>
                <w:lang w:eastAsia="en-ID"/>
              </w:rPr>
            </w:pPr>
            <w:r w:rsidRPr="00C7142D">
              <w:rPr>
                <w:rFonts w:eastAsia="Times New Roman" w:cs="Times New Roman"/>
                <w:color w:val="000000"/>
                <w:szCs w:val="24"/>
                <w:lang w:eastAsia="en-ID"/>
              </w:rPr>
              <w:t xml:space="preserve">Hasil pada penelitian ini terciptannya sebuah sistem aplikasi informasi data kas kecil untuk </w:t>
            </w:r>
            <w:r w:rsidRPr="00C7142D">
              <w:rPr>
                <w:rFonts w:eastAsia="Times New Roman" w:cs="Times New Roman"/>
                <w:color w:val="000000"/>
                <w:szCs w:val="24"/>
                <w:lang w:eastAsia="en-ID"/>
              </w:rPr>
              <w:lastRenderedPageBreak/>
              <w:t xml:space="preserve">mempermudah pencatatan, permintaan, pengisian, dan pengeluaran secara mudah dan cepat dan dapat membuat laporan secara </w:t>
            </w:r>
            <w:r w:rsidRPr="00C7142D">
              <w:rPr>
                <w:rFonts w:eastAsia="Times New Roman" w:cs="Times New Roman"/>
                <w:i/>
                <w:color w:val="000000"/>
                <w:szCs w:val="24"/>
                <w:lang w:eastAsia="en-ID"/>
              </w:rPr>
              <w:t>realtime</w:t>
            </w:r>
          </w:p>
        </w:tc>
      </w:tr>
      <w:tr w:rsidR="004963BD" w:rsidRPr="007A0B10" w:rsidTr="0046435E">
        <w:trPr>
          <w:trHeight w:val="915"/>
          <w:jc w:val="center"/>
        </w:trPr>
        <w:tc>
          <w:tcPr>
            <w:tcW w:w="621" w:type="dxa"/>
            <w:noWrap/>
          </w:tcPr>
          <w:p w:rsidR="004963BD" w:rsidRPr="003B669E" w:rsidRDefault="004963BD" w:rsidP="003E3AF6">
            <w:pPr>
              <w:pStyle w:val="ListParagraph"/>
              <w:numPr>
                <w:ilvl w:val="0"/>
                <w:numId w:val="19"/>
              </w:numPr>
              <w:rPr>
                <w:rFonts w:eastAsia="Times New Roman" w:cs="Times New Roman"/>
                <w:color w:val="000000"/>
                <w:szCs w:val="24"/>
                <w:lang w:eastAsia="en-ID"/>
              </w:rPr>
            </w:pPr>
          </w:p>
        </w:tc>
        <w:tc>
          <w:tcPr>
            <w:tcW w:w="1378" w:type="dxa"/>
            <w:noWrap/>
          </w:tcPr>
          <w:p w:rsidR="004963BD" w:rsidRDefault="004963BD" w:rsidP="0046435E">
            <w:pPr>
              <w:rPr>
                <w:rFonts w:eastAsia="Times New Roman" w:cs="Times New Roman"/>
                <w:color w:val="000000"/>
                <w:szCs w:val="24"/>
                <w:lang w:eastAsia="en-ID"/>
              </w:rPr>
            </w:pPr>
            <w:r>
              <w:rPr>
                <w:rFonts w:eastAsia="Times New Roman" w:cs="Times New Roman"/>
                <w:color w:val="000000"/>
                <w:szCs w:val="24"/>
                <w:lang w:eastAsia="en-ID"/>
              </w:rPr>
              <w:t>Desi Puspita, Buhori Muslim, Siti Aminah</w:t>
            </w:r>
          </w:p>
        </w:tc>
        <w:tc>
          <w:tcPr>
            <w:tcW w:w="1696" w:type="dxa"/>
            <w:noWrap/>
          </w:tcPr>
          <w:p w:rsidR="004963BD" w:rsidRPr="00141B81" w:rsidRDefault="004963BD" w:rsidP="0046435E">
            <w:pPr>
              <w:rPr>
                <w:rFonts w:eastAsia="Times New Roman" w:cs="Times New Roman"/>
                <w:color w:val="000000"/>
                <w:szCs w:val="24"/>
                <w:lang w:eastAsia="en-ID"/>
              </w:rPr>
            </w:pPr>
            <w:r>
              <w:rPr>
                <w:rFonts w:eastAsia="Times New Roman" w:cs="Times New Roman"/>
                <w:color w:val="000000"/>
                <w:szCs w:val="24"/>
                <w:lang w:eastAsia="en-ID"/>
              </w:rPr>
              <w:t>Aplikasi Pengelolaan Data  Penduduk Dengan Pemrograman PHP (Studi Kasus : Kecamatan Suka Merindu)</w:t>
            </w:r>
          </w:p>
        </w:tc>
        <w:tc>
          <w:tcPr>
            <w:tcW w:w="890" w:type="dxa"/>
            <w:noWrap/>
          </w:tcPr>
          <w:p w:rsidR="004963BD" w:rsidRDefault="00FF562A" w:rsidP="0046435E">
            <w:pPr>
              <w:rPr>
                <w:rFonts w:eastAsia="Times New Roman" w:cs="Times New Roman"/>
                <w:color w:val="000000"/>
                <w:szCs w:val="24"/>
                <w:lang w:eastAsia="en-ID"/>
              </w:rPr>
            </w:pPr>
            <w:r>
              <w:rPr>
                <w:rFonts w:eastAsia="Times New Roman" w:cs="Times New Roman"/>
                <w:color w:val="000000"/>
                <w:szCs w:val="24"/>
                <w:lang w:eastAsia="en-ID"/>
              </w:rPr>
              <w:t>2019</w:t>
            </w:r>
          </w:p>
        </w:tc>
        <w:tc>
          <w:tcPr>
            <w:tcW w:w="1707" w:type="dxa"/>
            <w:noWrap/>
          </w:tcPr>
          <w:p w:rsidR="004963BD" w:rsidRPr="00182C4F" w:rsidRDefault="00FF562A" w:rsidP="0046435E">
            <w:pPr>
              <w:rPr>
                <w:color w:val="000000"/>
                <w:szCs w:val="24"/>
              </w:rPr>
            </w:pPr>
            <w:r w:rsidRPr="00FF562A">
              <w:rPr>
                <w:color w:val="000000"/>
                <w:szCs w:val="24"/>
              </w:rPr>
              <w:t xml:space="preserve">Pengelolaan data pada penduduk di kantor Camat Sukamerindu masih secara manual dengan pencatatan berdasarkan kategori yang telah dikelompokan, proses tersebut diperoleh secara manual </w:t>
            </w:r>
            <w:r w:rsidRPr="00FF562A">
              <w:rPr>
                <w:color w:val="000000"/>
                <w:szCs w:val="24"/>
              </w:rPr>
              <w:lastRenderedPageBreak/>
              <w:t xml:space="preserve">oleh petugas kecamatan yang kemudian akan dibukukan dan dipindah menggunakan aplikasi </w:t>
            </w:r>
            <w:r w:rsidRPr="00FF562A">
              <w:rPr>
                <w:i/>
                <w:color w:val="000000"/>
                <w:szCs w:val="24"/>
              </w:rPr>
              <w:t>Microsoft Office</w:t>
            </w:r>
            <w:r>
              <w:rPr>
                <w:i/>
                <w:color w:val="000000"/>
                <w:szCs w:val="24"/>
              </w:rPr>
              <w:t>.</w:t>
            </w:r>
          </w:p>
        </w:tc>
        <w:tc>
          <w:tcPr>
            <w:tcW w:w="1389" w:type="dxa"/>
            <w:noWrap/>
          </w:tcPr>
          <w:p w:rsidR="004963BD" w:rsidRDefault="00FF562A"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Web Engineering</w:t>
            </w:r>
          </w:p>
        </w:tc>
        <w:tc>
          <w:tcPr>
            <w:tcW w:w="1670" w:type="dxa"/>
            <w:noWrap/>
          </w:tcPr>
          <w:p w:rsidR="004963BD" w:rsidRPr="00C7142D" w:rsidRDefault="00FF562A" w:rsidP="0046435E">
            <w:pPr>
              <w:rPr>
                <w:rFonts w:eastAsia="Times New Roman" w:cs="Times New Roman"/>
                <w:color w:val="000000"/>
                <w:szCs w:val="24"/>
                <w:lang w:eastAsia="en-ID"/>
              </w:rPr>
            </w:pPr>
            <w:r w:rsidRPr="00FF562A">
              <w:rPr>
                <w:rFonts w:eastAsia="Times New Roman" w:cs="Times New Roman"/>
                <w:color w:val="000000"/>
                <w:szCs w:val="24"/>
                <w:lang w:eastAsia="en-ID"/>
              </w:rPr>
              <w:t xml:space="preserve">Tujuan dari penelitian tersebut adalah terciptanya sebuah sistem Aplikasi Pengelolaan Data Penduduk yang cepat dan akurat, dan memperbaharui sistem pendataan penduduk di Kecamatan </w:t>
            </w:r>
            <w:r w:rsidRPr="00FF562A">
              <w:rPr>
                <w:rFonts w:eastAsia="Times New Roman" w:cs="Times New Roman"/>
                <w:color w:val="000000"/>
                <w:szCs w:val="24"/>
                <w:lang w:eastAsia="en-ID"/>
              </w:rPr>
              <w:lastRenderedPageBreak/>
              <w:t>Sukamerindu Kabupaten Lahat.</w:t>
            </w:r>
          </w:p>
        </w:tc>
      </w:tr>
    </w:tbl>
    <w:p w:rsidR="003E3AF6" w:rsidRDefault="003E3AF6" w:rsidP="003E3AF6">
      <w:pPr>
        <w:spacing w:after="200" w:line="276" w:lineRule="auto"/>
        <w:jc w:val="left"/>
      </w:pPr>
    </w:p>
    <w:p w:rsidR="003E3AF6" w:rsidRDefault="003E3AF6" w:rsidP="003E3AF6">
      <w:pPr>
        <w:pStyle w:val="Heading2"/>
        <w:numPr>
          <w:ilvl w:val="1"/>
          <w:numId w:val="1"/>
        </w:numPr>
        <w:spacing w:line="480" w:lineRule="auto"/>
        <w:ind w:left="426"/>
      </w:pPr>
      <w:bookmarkStart w:id="53" w:name="_Toc127073491"/>
      <w:r>
        <w:t>Landasan Teori</w:t>
      </w:r>
      <w:bookmarkEnd w:id="53"/>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54" w:name="_Toc118076966"/>
      <w:bookmarkStart w:id="55" w:name="_Toc118077006"/>
      <w:bookmarkStart w:id="56" w:name="_Toc120648144"/>
      <w:bookmarkStart w:id="57" w:name="_Toc120648173"/>
      <w:bookmarkStart w:id="58" w:name="_Toc120648213"/>
      <w:bookmarkStart w:id="59" w:name="_Toc120648251"/>
      <w:bookmarkStart w:id="60" w:name="_Toc120649572"/>
      <w:bookmarkStart w:id="61" w:name="_Toc120652544"/>
      <w:bookmarkStart w:id="62" w:name="_Toc120875828"/>
      <w:bookmarkStart w:id="63" w:name="_Toc123231580"/>
      <w:bookmarkStart w:id="64" w:name="_Toc123231647"/>
      <w:bookmarkStart w:id="65" w:name="_Toc123650918"/>
      <w:bookmarkStart w:id="66" w:name="_Toc124101442"/>
      <w:bookmarkStart w:id="67" w:name="_Toc124101474"/>
      <w:bookmarkStart w:id="68" w:name="_Toc124101506"/>
      <w:bookmarkStart w:id="69" w:name="_Toc124101546"/>
      <w:bookmarkStart w:id="70" w:name="_Toc124101598"/>
      <w:bookmarkStart w:id="71" w:name="_Toc125020872"/>
      <w:bookmarkStart w:id="72" w:name="_Toc125021027"/>
      <w:bookmarkStart w:id="73" w:name="_Toc125364671"/>
      <w:bookmarkStart w:id="74" w:name="_Toc125365045"/>
      <w:bookmarkStart w:id="75" w:name="_Toc125380491"/>
      <w:bookmarkStart w:id="76" w:name="_Toc126042328"/>
      <w:bookmarkStart w:id="77" w:name="_Toc126044713"/>
      <w:bookmarkStart w:id="78" w:name="_Toc126045757"/>
      <w:bookmarkStart w:id="79" w:name="_Toc126046366"/>
      <w:bookmarkStart w:id="80" w:name="_Toc127073492"/>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81" w:name="_Toc118076967"/>
      <w:bookmarkStart w:id="82" w:name="_Toc118077007"/>
      <w:bookmarkStart w:id="83" w:name="_Toc120648145"/>
      <w:bookmarkStart w:id="84" w:name="_Toc120648174"/>
      <w:bookmarkStart w:id="85" w:name="_Toc120648214"/>
      <w:bookmarkStart w:id="86" w:name="_Toc120648252"/>
      <w:bookmarkStart w:id="87" w:name="_Toc120649573"/>
      <w:bookmarkStart w:id="88" w:name="_Toc120652545"/>
      <w:bookmarkStart w:id="89" w:name="_Toc120875829"/>
      <w:bookmarkStart w:id="90" w:name="_Toc123231581"/>
      <w:bookmarkStart w:id="91" w:name="_Toc123231648"/>
      <w:bookmarkStart w:id="92" w:name="_Toc123650919"/>
      <w:bookmarkStart w:id="93" w:name="_Toc124101443"/>
      <w:bookmarkStart w:id="94" w:name="_Toc124101475"/>
      <w:bookmarkStart w:id="95" w:name="_Toc124101507"/>
      <w:bookmarkStart w:id="96" w:name="_Toc124101547"/>
      <w:bookmarkStart w:id="97" w:name="_Toc124101599"/>
      <w:bookmarkStart w:id="98" w:name="_Toc125020873"/>
      <w:bookmarkStart w:id="99" w:name="_Toc125021028"/>
      <w:bookmarkStart w:id="100" w:name="_Toc125364672"/>
      <w:bookmarkStart w:id="101" w:name="_Toc125365046"/>
      <w:bookmarkStart w:id="102" w:name="_Toc125380492"/>
      <w:bookmarkStart w:id="103" w:name="_Toc126042329"/>
      <w:bookmarkStart w:id="104" w:name="_Toc126044714"/>
      <w:bookmarkStart w:id="105" w:name="_Toc126045758"/>
      <w:bookmarkStart w:id="106" w:name="_Toc126046367"/>
      <w:bookmarkStart w:id="107" w:name="_Toc127073493"/>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108" w:name="_Toc118076968"/>
      <w:bookmarkStart w:id="109" w:name="_Toc118077008"/>
      <w:bookmarkStart w:id="110" w:name="_Toc120648146"/>
      <w:bookmarkStart w:id="111" w:name="_Toc120648175"/>
      <w:bookmarkStart w:id="112" w:name="_Toc120648215"/>
      <w:bookmarkStart w:id="113" w:name="_Toc120648253"/>
      <w:bookmarkStart w:id="114" w:name="_Toc120649574"/>
      <w:bookmarkStart w:id="115" w:name="_Toc120652546"/>
      <w:bookmarkStart w:id="116" w:name="_Toc120875830"/>
      <w:bookmarkStart w:id="117" w:name="_Toc123231582"/>
      <w:bookmarkStart w:id="118" w:name="_Toc123231649"/>
      <w:bookmarkStart w:id="119" w:name="_Toc123650920"/>
      <w:bookmarkStart w:id="120" w:name="_Toc124101444"/>
      <w:bookmarkStart w:id="121" w:name="_Toc124101476"/>
      <w:bookmarkStart w:id="122" w:name="_Toc124101508"/>
      <w:bookmarkStart w:id="123" w:name="_Toc124101548"/>
      <w:bookmarkStart w:id="124" w:name="_Toc124101600"/>
      <w:bookmarkStart w:id="125" w:name="_Toc125020874"/>
      <w:bookmarkStart w:id="126" w:name="_Toc125021029"/>
      <w:bookmarkStart w:id="127" w:name="_Toc125364673"/>
      <w:bookmarkStart w:id="128" w:name="_Toc125365047"/>
      <w:bookmarkStart w:id="129" w:name="_Toc125380493"/>
      <w:bookmarkStart w:id="130" w:name="_Toc126042330"/>
      <w:bookmarkStart w:id="131" w:name="_Toc126044715"/>
      <w:bookmarkStart w:id="132" w:name="_Toc126045759"/>
      <w:bookmarkStart w:id="133" w:name="_Toc126046368"/>
      <w:bookmarkStart w:id="134" w:name="_Toc127073494"/>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135" w:name="_Toc118076969"/>
      <w:bookmarkStart w:id="136" w:name="_Toc118077009"/>
      <w:bookmarkStart w:id="137" w:name="_Toc120648147"/>
      <w:bookmarkStart w:id="138" w:name="_Toc120648176"/>
      <w:bookmarkStart w:id="139" w:name="_Toc120648216"/>
      <w:bookmarkStart w:id="140" w:name="_Toc120648254"/>
      <w:bookmarkStart w:id="141" w:name="_Toc120649575"/>
      <w:bookmarkStart w:id="142" w:name="_Toc120652547"/>
      <w:bookmarkStart w:id="143" w:name="_Toc120875831"/>
      <w:bookmarkStart w:id="144" w:name="_Toc123231583"/>
      <w:bookmarkStart w:id="145" w:name="_Toc123231650"/>
      <w:bookmarkStart w:id="146" w:name="_Toc123650921"/>
      <w:bookmarkStart w:id="147" w:name="_Toc124101445"/>
      <w:bookmarkStart w:id="148" w:name="_Toc124101477"/>
      <w:bookmarkStart w:id="149" w:name="_Toc124101509"/>
      <w:bookmarkStart w:id="150" w:name="_Toc124101549"/>
      <w:bookmarkStart w:id="151" w:name="_Toc124101601"/>
      <w:bookmarkStart w:id="152" w:name="_Toc125020875"/>
      <w:bookmarkStart w:id="153" w:name="_Toc125021030"/>
      <w:bookmarkStart w:id="154" w:name="_Toc125364674"/>
      <w:bookmarkStart w:id="155" w:name="_Toc125365048"/>
      <w:bookmarkStart w:id="156" w:name="_Toc125380494"/>
      <w:bookmarkStart w:id="157" w:name="_Toc126042331"/>
      <w:bookmarkStart w:id="158" w:name="_Toc126044716"/>
      <w:bookmarkStart w:id="159" w:name="_Toc126045760"/>
      <w:bookmarkStart w:id="160" w:name="_Toc126046369"/>
      <w:bookmarkStart w:id="161" w:name="_Toc127073495"/>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62" w:name="_Toc120648217"/>
      <w:bookmarkStart w:id="163" w:name="_Toc120648255"/>
      <w:bookmarkStart w:id="164" w:name="_Toc120649576"/>
      <w:bookmarkStart w:id="165" w:name="_Toc120652548"/>
      <w:bookmarkStart w:id="166" w:name="_Toc120875832"/>
      <w:bookmarkStart w:id="167" w:name="_Toc123231584"/>
      <w:bookmarkStart w:id="168" w:name="_Toc123231651"/>
      <w:bookmarkStart w:id="169" w:name="_Toc123650922"/>
      <w:bookmarkStart w:id="170" w:name="_Toc124101446"/>
      <w:bookmarkStart w:id="171" w:name="_Toc124101478"/>
      <w:bookmarkStart w:id="172" w:name="_Toc124101510"/>
      <w:bookmarkStart w:id="173" w:name="_Toc124101550"/>
      <w:bookmarkStart w:id="174" w:name="_Toc124101602"/>
      <w:bookmarkStart w:id="175" w:name="_Toc125020876"/>
      <w:bookmarkStart w:id="176" w:name="_Toc125021031"/>
      <w:bookmarkStart w:id="177" w:name="_Toc125364675"/>
      <w:bookmarkStart w:id="178" w:name="_Toc125365049"/>
      <w:bookmarkStart w:id="179" w:name="_Toc125380495"/>
      <w:bookmarkStart w:id="180" w:name="_Toc126042332"/>
      <w:bookmarkStart w:id="181" w:name="_Toc126044717"/>
      <w:bookmarkStart w:id="182" w:name="_Toc126045761"/>
      <w:bookmarkStart w:id="183" w:name="_Toc126046370"/>
      <w:bookmarkStart w:id="184" w:name="_Toc127073496"/>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85" w:name="_Toc120648218"/>
      <w:bookmarkStart w:id="186" w:name="_Toc120648256"/>
      <w:bookmarkStart w:id="187" w:name="_Toc120649577"/>
      <w:bookmarkStart w:id="188" w:name="_Toc120652549"/>
      <w:bookmarkStart w:id="189" w:name="_Toc120875833"/>
      <w:bookmarkStart w:id="190" w:name="_Toc123231585"/>
      <w:bookmarkStart w:id="191" w:name="_Toc123231652"/>
      <w:bookmarkStart w:id="192" w:name="_Toc123650923"/>
      <w:bookmarkStart w:id="193" w:name="_Toc124101447"/>
      <w:bookmarkStart w:id="194" w:name="_Toc124101479"/>
      <w:bookmarkStart w:id="195" w:name="_Toc124101511"/>
      <w:bookmarkStart w:id="196" w:name="_Toc124101551"/>
      <w:bookmarkStart w:id="197" w:name="_Toc124101603"/>
      <w:bookmarkStart w:id="198" w:name="_Toc125020877"/>
      <w:bookmarkStart w:id="199" w:name="_Toc125021032"/>
      <w:bookmarkStart w:id="200" w:name="_Toc125364676"/>
      <w:bookmarkStart w:id="201" w:name="_Toc125365050"/>
      <w:bookmarkStart w:id="202" w:name="_Toc125380496"/>
      <w:bookmarkStart w:id="203" w:name="_Toc126042333"/>
      <w:bookmarkStart w:id="204" w:name="_Toc126044718"/>
      <w:bookmarkStart w:id="205" w:name="_Toc126045762"/>
      <w:bookmarkStart w:id="206" w:name="_Toc126046371"/>
      <w:bookmarkStart w:id="207" w:name="_Toc127073497"/>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208" w:name="_Toc120648219"/>
      <w:bookmarkStart w:id="209" w:name="_Toc120648257"/>
      <w:bookmarkStart w:id="210" w:name="_Toc120649578"/>
      <w:bookmarkStart w:id="211" w:name="_Toc120652550"/>
      <w:bookmarkStart w:id="212" w:name="_Toc120875834"/>
      <w:bookmarkStart w:id="213" w:name="_Toc123231586"/>
      <w:bookmarkStart w:id="214" w:name="_Toc123231653"/>
      <w:bookmarkStart w:id="215" w:name="_Toc123650924"/>
      <w:bookmarkStart w:id="216" w:name="_Toc124101448"/>
      <w:bookmarkStart w:id="217" w:name="_Toc124101480"/>
      <w:bookmarkStart w:id="218" w:name="_Toc124101512"/>
      <w:bookmarkStart w:id="219" w:name="_Toc124101552"/>
      <w:bookmarkStart w:id="220" w:name="_Toc124101604"/>
      <w:bookmarkStart w:id="221" w:name="_Toc125020878"/>
      <w:bookmarkStart w:id="222" w:name="_Toc125021033"/>
      <w:bookmarkStart w:id="223" w:name="_Toc125364677"/>
      <w:bookmarkStart w:id="224" w:name="_Toc125365051"/>
      <w:bookmarkStart w:id="225" w:name="_Toc125380497"/>
      <w:bookmarkStart w:id="226" w:name="_Toc126042334"/>
      <w:bookmarkStart w:id="227" w:name="_Toc126044719"/>
      <w:bookmarkStart w:id="228" w:name="_Toc126045763"/>
      <w:bookmarkStart w:id="229" w:name="_Toc126046372"/>
      <w:bookmarkStart w:id="230" w:name="_Toc127073498"/>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231" w:name="_Toc120648220"/>
      <w:bookmarkStart w:id="232" w:name="_Toc120648258"/>
      <w:bookmarkStart w:id="233" w:name="_Toc120649579"/>
      <w:bookmarkStart w:id="234" w:name="_Toc120652551"/>
      <w:bookmarkStart w:id="235" w:name="_Toc120875835"/>
      <w:bookmarkStart w:id="236" w:name="_Toc123231587"/>
      <w:bookmarkStart w:id="237" w:name="_Toc123231654"/>
      <w:bookmarkStart w:id="238" w:name="_Toc123650925"/>
      <w:bookmarkStart w:id="239" w:name="_Toc124101449"/>
      <w:bookmarkStart w:id="240" w:name="_Toc124101481"/>
      <w:bookmarkStart w:id="241" w:name="_Toc124101513"/>
      <w:bookmarkStart w:id="242" w:name="_Toc124101553"/>
      <w:bookmarkStart w:id="243" w:name="_Toc124101605"/>
      <w:bookmarkStart w:id="244" w:name="_Toc125020879"/>
      <w:bookmarkStart w:id="245" w:name="_Toc125021034"/>
      <w:bookmarkStart w:id="246" w:name="_Toc125364678"/>
      <w:bookmarkStart w:id="247" w:name="_Toc125365052"/>
      <w:bookmarkStart w:id="248" w:name="_Toc125380498"/>
      <w:bookmarkStart w:id="249" w:name="_Toc126042335"/>
      <w:bookmarkStart w:id="250" w:name="_Toc126044720"/>
      <w:bookmarkStart w:id="251" w:name="_Toc126045764"/>
      <w:bookmarkStart w:id="252" w:name="_Toc126046373"/>
      <w:bookmarkStart w:id="253" w:name="_Toc127073499"/>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p>
    <w:p w:rsidR="003E3AF6" w:rsidRPr="00410888" w:rsidRDefault="003E3AF6" w:rsidP="003E3AF6">
      <w:pPr>
        <w:pStyle w:val="Heading3"/>
        <w:rPr>
          <w:rFonts w:eastAsiaTheme="minorHAnsi" w:cstheme="minorBidi"/>
          <w:bCs w:val="0"/>
          <w:color w:val="auto"/>
        </w:rPr>
      </w:pPr>
      <w:bookmarkStart w:id="254" w:name="_Toc127073500"/>
      <w:r w:rsidRPr="00410888">
        <w:rPr>
          <w:rFonts w:eastAsiaTheme="minorHAnsi" w:cstheme="minorBidi"/>
          <w:bCs w:val="0"/>
          <w:color w:val="auto"/>
        </w:rPr>
        <w:t>Implementasi</w:t>
      </w:r>
      <w:bookmarkEnd w:id="254"/>
    </w:p>
    <w:p w:rsidR="003E3AF6" w:rsidRDefault="003E3AF6" w:rsidP="003E3AF6">
      <w:r>
        <w:tab/>
      </w:r>
      <w:proofErr w:type="gramStart"/>
      <w:r>
        <w:t>Implementasi</w:t>
      </w:r>
      <w:r w:rsidRPr="00885CE9">
        <w:t xml:space="preserve"> </w:t>
      </w:r>
      <w:r>
        <w:t xml:space="preserve">dapat disebut juga proses penerapan pada </w:t>
      </w:r>
      <w:r w:rsidRPr="00885CE9">
        <w:t>kegiatan untuk mencapai hasil yang diinginkan.</w:t>
      </w:r>
      <w:proofErr w:type="gramEnd"/>
      <w:r w:rsidRPr="00885CE9">
        <w:t xml:space="preserve"> Pada akhirnya, hasil dari kegiatan</w:t>
      </w:r>
      <w:r>
        <w:t xml:space="preserve"> tersebut </w:t>
      </w:r>
      <w:proofErr w:type="gramStart"/>
      <w:r>
        <w:t>akan</w:t>
      </w:r>
      <w:proofErr w:type="gramEnd"/>
      <w:r>
        <w:t xml:space="preserve"> mencerminkan </w:t>
      </w:r>
      <w:r w:rsidRPr="00885CE9">
        <w:t>yang direncanakan dan apa yang diharapkan dari kebijakan itu sendiri.</w:t>
      </w:r>
      <w:r>
        <w:t xml:space="preserve"> </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proofErr w:type="gramStart"/>
      <w:r w:rsidR="008531E7" w:rsidRPr="008531E7">
        <w:rPr>
          <w:noProof/>
        </w:rPr>
        <w:t>(Anggraini and Gusmaliza, 2021)</w:t>
      </w:r>
      <w:r>
        <w:fldChar w:fldCharType="end"/>
      </w:r>
      <w:r w:rsidR="00E57578">
        <w:t>.</w:t>
      </w:r>
      <w:proofErr w:type="gramEnd"/>
      <w:r>
        <w:t xml:space="preserve"> </w:t>
      </w:r>
      <w:proofErr w:type="gramStart"/>
      <w:r w:rsidR="00E57578" w:rsidRPr="00887113">
        <w:t>Pemahaman ini diupayakan untuk memberkikan dampak nyata.</w:t>
      </w:r>
      <w:proofErr w:type="gramEnd"/>
      <w:r w:rsidR="00E57578" w:rsidRPr="00887113">
        <w:t xml:space="preserve"> </w:t>
      </w:r>
      <w:proofErr w:type="gramStart"/>
      <w:r w:rsidR="00E57578" w:rsidRPr="00887113">
        <w:t>Kebijakan tersebut meliputi program untuk mencapai tujuan.</w:t>
      </w:r>
      <w:proofErr w:type="gramEnd"/>
      <w:r w:rsidR="00E57578" w:rsidRPr="00887113">
        <w:t xml:space="preserve"> </w:t>
      </w:r>
      <w:proofErr w:type="gramStart"/>
      <w:r w:rsidR="00E57578" w:rsidRPr="00887113">
        <w:t>Nilai diwujudkan melalui tindakan yang ditargetkan.</w:t>
      </w:r>
      <w:proofErr w:type="gramEnd"/>
      <w:r w:rsidR="00E57578" w:rsidRPr="00887113">
        <w:t xml:space="preserve"> </w:t>
      </w:r>
      <w:proofErr w:type="gramStart"/>
      <w:r w:rsidR="00E57578" w:rsidRPr="00887113">
        <w:t>Kebijakan yang dirumuskan tentunya memiliki tujuan dan sasaran yang perlu dicapai.</w:t>
      </w:r>
      <w:proofErr w:type="gramEnd"/>
      <w:r w:rsidR="00E57578" w:rsidRPr="00887113">
        <w:t xml:space="preserve"> </w:t>
      </w:r>
      <w:proofErr w:type="gramStart"/>
      <w:r w:rsidR="00E57578" w:rsidRPr="00887113">
        <w:t>prestasi</w:t>
      </w:r>
      <w:proofErr w:type="gramEnd"/>
      <w:r w:rsidR="00E57578" w:rsidRPr="00887113">
        <w:t xml:space="preserve"> dan tujuan baru tercapai ketika kebijakan diimplementasikan</w:t>
      </w:r>
      <w:r>
        <w:t>.</w:t>
      </w:r>
    </w:p>
    <w:p w:rsidR="00410888" w:rsidRDefault="00410888" w:rsidP="003E3AF6"/>
    <w:p w:rsidR="00D112C6" w:rsidRDefault="00D112C6">
      <w:pPr>
        <w:spacing w:after="200" w:line="276" w:lineRule="auto"/>
        <w:jc w:val="left"/>
        <w:rPr>
          <w:rFonts w:eastAsiaTheme="majorEastAsia" w:cstheme="majorBidi"/>
          <w:b/>
          <w:bCs/>
          <w:color w:val="000000" w:themeColor="text1"/>
        </w:rPr>
      </w:pPr>
      <w:r>
        <w:br w:type="page"/>
      </w:r>
    </w:p>
    <w:p w:rsidR="003E3AF6" w:rsidRPr="00B763B8" w:rsidRDefault="003E3AF6" w:rsidP="003E3AF6">
      <w:pPr>
        <w:pStyle w:val="Heading3"/>
      </w:pPr>
      <w:bookmarkStart w:id="255" w:name="_Toc127073501"/>
      <w:r w:rsidRPr="00B763B8">
        <w:lastRenderedPageBreak/>
        <w:t>Web engineering</w:t>
      </w:r>
      <w:bookmarkEnd w:id="255"/>
    </w:p>
    <w:p w:rsidR="003E3AF6" w:rsidRPr="0078146F" w:rsidRDefault="003E3AF6" w:rsidP="003E3AF6"/>
    <w:p w:rsidR="003E3AF6" w:rsidRDefault="003E3AF6" w:rsidP="003E3AF6">
      <w:pPr>
        <w:keepNext/>
        <w:jc w:val="center"/>
      </w:pPr>
      <w:r>
        <w:rPr>
          <w:noProof/>
        </w:rPr>
        <w:drawing>
          <wp:inline distT="0" distB="0" distL="0" distR="0" wp14:anchorId="4D88E02D" wp14:editId="170D03CE">
            <wp:extent cx="4212505" cy="2972460"/>
            <wp:effectExtent l="0" t="0" r="0" b="0"/>
            <wp:docPr id="2" name="Picture 2"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3E3AF6" w:rsidRPr="00B763B8" w:rsidRDefault="003E3AF6" w:rsidP="003E3AF6">
      <w:pPr>
        <w:pStyle w:val="Caption"/>
        <w:jc w:val="center"/>
        <w:rPr>
          <w:b w:val="0"/>
          <w:color w:val="000000" w:themeColor="text1"/>
        </w:rPr>
      </w:pPr>
      <w:bookmarkStart w:id="256" w:name="_Toc127073514"/>
      <w:r w:rsidRPr="00626A32">
        <w:rPr>
          <w:b w:val="0"/>
          <w:color w:val="000000" w:themeColor="text1"/>
        </w:rPr>
        <w:t xml:space="preserve">Gambar </w:t>
      </w:r>
      <w:r w:rsidRPr="00626A32">
        <w:rPr>
          <w:b w:val="0"/>
          <w:color w:val="000000" w:themeColor="text1"/>
        </w:rPr>
        <w:fldChar w:fldCharType="begin"/>
      </w:r>
      <w:r w:rsidRPr="00626A32">
        <w:rPr>
          <w:b w:val="0"/>
          <w:color w:val="000000" w:themeColor="text1"/>
        </w:rPr>
        <w:instrText xml:space="preserve"> SEQ Gambar \* ARABIC </w:instrText>
      </w:r>
      <w:r w:rsidRPr="00626A32">
        <w:rPr>
          <w:b w:val="0"/>
          <w:color w:val="000000" w:themeColor="text1"/>
        </w:rPr>
        <w:fldChar w:fldCharType="separate"/>
      </w:r>
      <w:r w:rsidR="00A52CB4">
        <w:rPr>
          <w:b w:val="0"/>
          <w:noProof/>
          <w:color w:val="000000" w:themeColor="text1"/>
        </w:rPr>
        <w:t>1</w:t>
      </w:r>
      <w:r w:rsidRPr="00626A32">
        <w:rPr>
          <w:b w:val="0"/>
          <w:color w:val="000000" w:themeColor="text1"/>
        </w:rPr>
        <w:fldChar w:fldCharType="end"/>
      </w:r>
      <w:r w:rsidRPr="00626A32">
        <w:rPr>
          <w:b w:val="0"/>
          <w:color w:val="000000" w:themeColor="text1"/>
        </w:rPr>
        <w:t xml:space="preserve"> Tahapan proses </w:t>
      </w:r>
      <w:r w:rsidRPr="00B763B8">
        <w:rPr>
          <w:b w:val="0"/>
          <w:color w:val="000000" w:themeColor="text1"/>
          <w:sz w:val="20"/>
          <w:szCs w:val="20"/>
        </w:rPr>
        <w:t>Web engineering</w:t>
      </w:r>
      <w:bookmarkEnd w:id="256"/>
    </w:p>
    <w:p w:rsidR="003E3AF6" w:rsidRPr="0078146F" w:rsidRDefault="003E3AF6" w:rsidP="003E3AF6"/>
    <w:p w:rsidR="003E3AF6" w:rsidRDefault="003E3AF6" w:rsidP="003E3AF6">
      <w:r>
        <w:tab/>
        <w:t xml:space="preserve">Menurut </w:t>
      </w:r>
      <w:r>
        <w:fldChar w:fldCharType="begin" w:fldLock="1"/>
      </w:r>
      <w:r w:rsidR="008531E7">
        <w:instrText>ADDIN CSL_CITATION {"citationItems":[{"id":"ITEM-1","itemData":{"ISSN":"2746-3699","abstract":"Smart village is a smart village concept with the intention of a village that has taken advantage of the development of smart government information technology, smart community, and smart environment. Smart villages are currently still not widely implemented, especially in villages, one of which is Sukanegeri village located in Tanggamus Regency with a population of 1016 people with 226 families and is one of the villages that is part of the Lampung Governor's agenda to implement smart villages. Based on the population data processing procedures carried out there are problems such as the data processing process that is carried out as a whole is still manual, namely by recording in books and print media through the media office. This has an impact on slow data processing, data damage due to archival data in the form of paper media to data loss and manipulation. The system development method used is web engineering which aims to apply the concept of a smart village by managing 3 parts such as art and cultural information for letter requests and BUMDES products. The results of this study are able to provide a forum for the community to make it easier to see processed village products and letter requests that can be done online.","author":[{"dropping-particle":"","family":"Agung Saputra","given":"M","non-dropping-particle":"","parse-names":false,"suffix":""},{"dropping-particle":"","family":"Rahman Isnain","given":"Auliya","non-dropping-particle":"","parse-names":false,"suffix":""}],"container-title":"Jurnal Teknologi dan Sistem Informasi (JTSI)","id":"ITEM-1","issue":"3","issued":{"date-parts":[["2021"]]},"page":"49-55","title":"PENERAPAN SMART VILLAGE DALAM PENINGKATAN PELAYANAN MASYARAKAT MENGGUNAKAN METODE WEB ENGINEERING (Studi Kasus: Desa Sukanegeri Jaya)","type":"article-journal","volume":"2"},"uris":["http://www.mendeley.com/documents/?uuid=c64160db-36cd-43a8-86b9-8a8f4de75884"]}],"mendeley":{"formattedCitation":"(Agung Saputra and Rahman Isnain, 2021)","plainTextFormattedCitation":"(Agung Saputra and Rahman Isnain, 2021)","previouslyFormattedCitation":"(Agung Saputra and Rahman Isnain, 2021)"},"properties":{"noteIndex":0},"schema":"https://github.com/citation-style-language/schema/raw/master/csl-citation.json"}</w:instrText>
      </w:r>
      <w:r>
        <w:fldChar w:fldCharType="separate"/>
      </w:r>
      <w:r w:rsidR="008531E7" w:rsidRPr="008531E7">
        <w:rPr>
          <w:noProof/>
        </w:rPr>
        <w:t>(Agung Saputra and Rahman Isnain, 2021)</w:t>
      </w:r>
      <w:r>
        <w:fldChar w:fldCharType="end"/>
      </w:r>
      <w:r w:rsidR="00A32ECF">
        <w:t xml:space="preserve"> </w:t>
      </w:r>
      <w:r>
        <w:t xml:space="preserve"> </w:t>
      </w:r>
      <w:r w:rsidRPr="00B763B8">
        <w:rPr>
          <w:i/>
        </w:rPr>
        <w:t>Web engineering</w:t>
      </w:r>
      <w:r>
        <w:t xml:space="preserve"> itu sendiri adalah model perancangan rekayasa perangkat lunak yang digunakan saat proses perancangan sistem yang berbasiskan website dan sebagai metode membuat web dengan kualitas yang tinggi. </w:t>
      </w:r>
      <w:proofErr w:type="gramStart"/>
      <w:r w:rsidR="00305D41">
        <w:t xml:space="preserve">Pendekatan sistematik dan sekuensial diperlukan dalam tahapan metode ini, </w:t>
      </w:r>
      <w:r w:rsidR="009F1D7B">
        <w:t>dimulai dengan tingkat dan juga kemajuan sistem pada setiap tahapannya</w:t>
      </w:r>
      <w:r w:rsidR="00A32ECF">
        <w:t>.</w:t>
      </w:r>
      <w:proofErr w:type="gramEnd"/>
      <w:r w:rsidR="00A32ECF">
        <w:t xml:space="preserve"> </w:t>
      </w:r>
      <w:r w:rsidR="00A32ECF">
        <w:fldChar w:fldCharType="begin" w:fldLock="1"/>
      </w:r>
      <w:r w:rsidR="005223EB">
        <w:instrText>ADDIN CSL_CITATION {"citationItems":[{"id":"ITEM-1","itemData":{"ISBN":"9789793649993","abstract":"… Agus Umar Hamdani1, Rakha Luri Mubarak2 1,2Universitas Budi Luhur Program Studi Sistem Informasi, Fakultas Teknologi Informasi, Universitas Budi Luhur e-mail: 1agus.umarhamdani@budiluhur.ac.id, 2rakhaluri22@gmail.com …","author":[{"dropping-particle":"","family":"Hamdani","given":"Agus Umar","non-dropping-particle":"","parse-names":false,"suffix":""},{"dropping-particle":"","family":"Mubarak","given":"Rakha Luri","non-dropping-particle":"","parse-names":false,"suffix":""}],"container-title":"Prosiding SENDI_U 2019","id":"ITEM-1","issue":"1","issued":{"date-parts":[["2019"]]},"page":"978-979","title":"Model E-Commerce Dengan Metode Web Engineering Method Untuk Menunjang Pemasaran Produk Pada Xyz Pet Shop","type":"article-journal"},"uris":["http://www.mendeley.com/documents/?uuid=d8e8c767-c007-40a7-b06d-d0253a1128f2"]}],"mendeley":{"formattedCitation":"(Hamdani and Mubarak, 2019)","plainTextFormattedCitation":"(Hamdani and Mubarak, 2019)","previouslyFormattedCitation":"(Hamdani and Mubarak, 2019)"},"properties":{"noteIndex":0},"schema":"https://github.com/citation-style-language/schema/raw/master/csl-citation.json"}</w:instrText>
      </w:r>
      <w:r w:rsidR="00A32ECF">
        <w:fldChar w:fldCharType="separate"/>
      </w:r>
      <w:r w:rsidR="00A32ECF" w:rsidRPr="00A32ECF">
        <w:rPr>
          <w:noProof/>
        </w:rPr>
        <w:t>(Hamdani and Mubarak, 2019)</w:t>
      </w:r>
      <w:r w:rsidR="00A32ECF">
        <w:fldChar w:fldCharType="end"/>
      </w:r>
    </w:p>
    <w:p w:rsidR="004F69F5" w:rsidRDefault="004F69F5" w:rsidP="003E3AF6"/>
    <w:p w:rsidR="004F69F5" w:rsidRDefault="004F69F5" w:rsidP="003E3AF6">
      <w:r>
        <w:tab/>
      </w:r>
      <w:r w:rsidRPr="004F69F5">
        <w:t xml:space="preserve">Penelitian sebelumnya yang dilakukan oleh Andy Paul Harianja dan Intan Sari Sembiring Kembaren, </w:t>
      </w:r>
      <w:r w:rsidRPr="004F69F5">
        <w:rPr>
          <w:i/>
        </w:rPr>
        <w:t>Web Engineering</w:t>
      </w:r>
      <w:r w:rsidRPr="004F69F5">
        <w:t xml:space="preserve"> itu sendiri adalah proses menciptakan sebuah sistem aplikasi yang berkualitas tinggi dengan atribut yang akan ditemui dalam web aplikasi yang antara lain, instensitas  pengguna dalam mengakses sistem aplikasi, kemudian </w:t>
      </w:r>
      <w:r w:rsidRPr="004F69F5">
        <w:rPr>
          <w:i/>
        </w:rPr>
        <w:t>concurrency</w:t>
      </w:r>
      <w:r w:rsidRPr="004F69F5">
        <w:t xml:space="preserve"> yaitu banyaknya jumlah user yang mengakses sistem dalam waktu yang sama, kemudian ada jumlah pengaksesan yang tidak dihitung atau disebut juga dengan </w:t>
      </w:r>
      <w:r w:rsidRPr="004F69F5">
        <w:rPr>
          <w:i/>
        </w:rPr>
        <w:t>unpredictable</w:t>
      </w:r>
      <w:r>
        <w:rPr>
          <w:i/>
        </w:rPr>
        <w:t xml:space="preserve"> load</w:t>
      </w:r>
      <w:r w:rsidRPr="004F69F5">
        <w:t xml:space="preserve">, </w:t>
      </w:r>
      <w:r w:rsidRPr="008B3D13">
        <w:rPr>
          <w:i/>
        </w:rPr>
        <w:t>performance</w:t>
      </w:r>
      <w:r w:rsidRPr="004F69F5">
        <w:t xml:space="preserve"> atau kehandalan website dalam menangani pengguna, dan </w:t>
      </w:r>
      <w:r w:rsidRPr="004F69F5">
        <w:lastRenderedPageBreak/>
        <w:t>availability yaitu ketersediaan web untuk diakses secata terus menerus</w:t>
      </w:r>
      <w:r w:rsidR="008B3D13">
        <w:t xml:space="preserve">. </w:t>
      </w:r>
      <w:r w:rsidR="008B3D13">
        <w:fldChar w:fldCharType="begin" w:fldLock="1"/>
      </w:r>
      <w:r w:rsidR="003C2071">
        <w:instrText>ADDIN CSL_CITATION {"citationItems":[{"id":"ITEM-1","itemData":{"abstract":"Skripsi merupakan suatu karya tulis ilmiah yang disusun oleh seorang mahasiswa jenjang S1 yang membahas suatu permasalahan atau fenomena dalam bidang ilmu tertentu dengan menggunakan kaidah-kaidah yang berlaku. Sistem monitoring skripsi adalah sistem …","author":[{"dropping-particle":"","family":"Harianja","given":"Andy Paul","non-dropping-particle":"","parse-names":false,"suffix":""},{"dropping-particle":"","family":"Sembiring","given":"Sari Intan","non-dropping-particle":"","parse-names":false,"suffix":""}],"id":"ITEM-1","issue":"02","issued":{"date-parts":[["2019"]]},"page":"93-98","title":"Perancangan Sistem Monitoring Skripsi dengan Metode Web Engineering (Studi Kasus: Fakultas Ilmu Komputer Universitas Katolik Santo Thomas)","type":"article-journal","volume":"01"},"uris":["http://www.mendeley.com/documents/?uuid=102246d0-338f-4f3f-b79a-4bc45fcd4807"]}],"mendeley":{"formattedCitation":"(Harianja and Sembiring, 2019)","plainTextFormattedCitation":"(Harianja and Sembiring, 2019)","previouslyFormattedCitation":"(Harianja and Sembiring, 2019)"},"properties":{"noteIndex":0},"schema":"https://github.com/citation-style-language/schema/raw/master/csl-citation.json"}</w:instrText>
      </w:r>
      <w:r w:rsidR="008B3D13">
        <w:fldChar w:fldCharType="separate"/>
      </w:r>
      <w:r w:rsidR="008B3D13" w:rsidRPr="008B3D13">
        <w:rPr>
          <w:noProof/>
        </w:rPr>
        <w:t>(Harianja and Sembiring, 2019)</w:t>
      </w:r>
      <w:r w:rsidR="008B3D13">
        <w:fldChar w:fldCharType="end"/>
      </w:r>
    </w:p>
    <w:p w:rsidR="004F69F5" w:rsidRDefault="004F69F5" w:rsidP="003E3AF6"/>
    <w:p w:rsidR="003E3AF6" w:rsidRDefault="003E3AF6" w:rsidP="003E3AF6">
      <w:r>
        <w:tab/>
      </w:r>
      <w:r w:rsidRPr="00B763B8">
        <w:rPr>
          <w:i/>
        </w:rPr>
        <w:t>Web engineering</w:t>
      </w:r>
      <w:r w:rsidRPr="00082EF7">
        <w:t xml:space="preserve"> </w:t>
      </w:r>
      <w:r>
        <w:t xml:space="preserve">sendiri </w:t>
      </w:r>
      <w:r w:rsidRPr="00082EF7">
        <w:t>tidak</w:t>
      </w:r>
      <w:r>
        <w:t>lah</w:t>
      </w:r>
      <w:r w:rsidRPr="00082EF7">
        <w:t xml:space="preserve"> </w:t>
      </w:r>
      <w:proofErr w:type="gramStart"/>
      <w:r>
        <w:t>sama</w:t>
      </w:r>
      <w:proofErr w:type="gramEnd"/>
      <w:r w:rsidRPr="00082EF7">
        <w:t xml:space="preserve"> dengan</w:t>
      </w:r>
      <w:r>
        <w:t xml:space="preserve"> model</w:t>
      </w:r>
      <w:r w:rsidRPr="00082EF7">
        <w:t xml:space="preserve"> RPL (rekayasa perangkat lunak), </w:t>
      </w:r>
      <w:r>
        <w:t xml:space="preserve">akan </w:t>
      </w:r>
      <w:r w:rsidRPr="00082EF7">
        <w:t>tetapi</w:t>
      </w:r>
      <w:r>
        <w:t xml:space="preserve"> metode</w:t>
      </w:r>
      <w:r w:rsidRPr="00082EF7">
        <w:t xml:space="preserve"> </w:t>
      </w:r>
      <w:r w:rsidRPr="00B763B8">
        <w:rPr>
          <w:i/>
        </w:rPr>
        <w:t>Web engineering</w:t>
      </w:r>
      <w:r w:rsidRPr="00082EF7">
        <w:t xml:space="preserve"> </w:t>
      </w:r>
      <w:r>
        <w:t>sendiri terdapat</w:t>
      </w:r>
      <w:r w:rsidRPr="00082EF7">
        <w:t xml:space="preserve"> konsep dasar dan </w:t>
      </w:r>
      <w:r>
        <w:t>tujuan</w:t>
      </w:r>
      <w:r w:rsidRPr="00082EF7">
        <w:t xml:space="preserve"> dari rekayasa perangkat lunak. Proses </w:t>
      </w:r>
      <w:r>
        <w:t>perancangan sistem</w:t>
      </w:r>
      <w:r w:rsidRPr="00082EF7">
        <w:t xml:space="preserve"> lebih berfokus </w:t>
      </w:r>
      <w:r>
        <w:t>di suatu</w:t>
      </w:r>
      <w:r w:rsidRPr="00082EF7">
        <w:t xml:space="preserve"> fungsi teknis dan administrasi yang </w:t>
      </w:r>
      <w:r>
        <w:t>mirip</w:t>
      </w:r>
      <w:r w:rsidRPr="00082EF7">
        <w:t>.</w:t>
      </w:r>
      <w:r>
        <w:fldChar w:fldCharType="begin" w:fldLock="1"/>
      </w:r>
      <w:r w:rsidR="008531E7">
        <w:instrText>ADDIN CSL_CITATION {"citationItems":[{"id":"ITEM-1","itemData":{"DOI":"10.51977/jti.v3i1.497","abstract":"Kemajuan teknologi baru-baru ini berkembang sangat cepat serta dapat menjawab tantangan hambatan. Salah satu bentuk pemanfaatan teknologi dapat digunakan dalam bidang Pendidikan dengan menggunakan konsep teknologi web-based application. SMK Ma’arif Cicalengka merupakan sekolah menengah kejuruan yang cukup favorit di wilayah Cicalengka Kabupaten Bandung yang saat ini belum memanfaatkan perkembangan teknologi secara maksimal, segala aktifitas yang menyangkut keperluan sekolah dan siswa dilakukan secara konvensional, salah satunya pendaftaran siswa baru dimana para calon siswa dan walinya diharuskan datang langsung ke sekolah. Penelitian bertujuan untuk mempermudah mekanisme penerimaan siswa baru menjadi sistem yang terkomputerisasi berbasis web menggunakan framework codeigniter. Model pengembangan yang digunakan dalam pengembangan aplikasi menggunakan model waterfall. Hasil dari penelitian yaitu pembuatan aplikasi penerimaan siswa baru berbasis web yang dapat di akses langsung oleh pihak sekolah dan calon siswa baru yang akan mendaftar ke SMK Ma'arif Cicalengka. Dengan adanya aplikasi ini diharapkan pelaksanaan penerimaan siswa baru diharapkan menjadi lebih transparan dan akomodatif.","author":[{"dropping-particle":"","family":"Anissa","given":"Regina Nurfitriyani","non-dropping-particle":"","parse-names":false,"suffix":""},{"dropping-particle":"","family":"Prasetio","given":"Rizki Tri","non-dropping-particle":"","parse-names":false,"suffix":""}],"container-title":"Jurnal Responsif : Riset Sains dan Informatika","id":"ITEM-1","issue":"1","issued":{"date-parts":[["2021"]]},"page":"122-128","title":"Rancang Bangun Aplikasi Penerimaan Siswa Baru Berbasis Web Menggunakan Framework Codeigniter","type":"article-journal","volume":"3"},"uris":["http://www.mendeley.com/documents/?uuid=36b2dadb-931e-4e40-bbef-d113bb29babd"]}],"mendeley":{"formattedCitation":"(Anissa and Prasetio, 2021)","plainTextFormattedCitation":"(Anissa and Prasetio, 2021)","previouslyFormattedCitation":"(Anissa and Prasetio, 2021)"},"properties":{"noteIndex":0},"schema":"https://github.com/citation-style-language/schema/raw/master/csl-citation.json"}</w:instrText>
      </w:r>
      <w:r>
        <w:fldChar w:fldCharType="separate"/>
      </w:r>
      <w:r w:rsidR="008531E7" w:rsidRPr="008531E7">
        <w:rPr>
          <w:noProof/>
        </w:rPr>
        <w:t>(Anissa and Prasetio, 2021)</w:t>
      </w:r>
      <w:r>
        <w:fldChar w:fldCharType="end"/>
      </w:r>
      <w:r w:rsidRPr="00082EF7">
        <w:t xml:space="preserve"> Tahapan perencanaan web adalah:</w:t>
      </w:r>
    </w:p>
    <w:p w:rsidR="000811F8" w:rsidRPr="002361F3" w:rsidRDefault="000811F8" w:rsidP="000811F8">
      <w:pPr>
        <w:pStyle w:val="ListParagraph"/>
        <w:numPr>
          <w:ilvl w:val="0"/>
          <w:numId w:val="28"/>
        </w:numPr>
        <w:rPr>
          <w:i/>
        </w:rPr>
      </w:pPr>
      <w:r w:rsidRPr="002361F3">
        <w:rPr>
          <w:i/>
        </w:rPr>
        <w:t>Customer communication.</w:t>
      </w:r>
    </w:p>
    <w:p w:rsidR="000811F8" w:rsidRDefault="000811F8" w:rsidP="000811F8">
      <w:pPr>
        <w:ind w:left="709"/>
      </w:pPr>
      <w:r>
        <w:tab/>
      </w:r>
      <w:r>
        <w:tab/>
        <w:t>Komunikasi ini mengacu pada proses wawancara dengan manager dan marketing</w:t>
      </w:r>
      <w:r w:rsidR="00A4283A">
        <w:t xml:space="preserve"> PT Victory International Futures Semarang untuk menganalisa permasalahan yang terjadi</w:t>
      </w:r>
      <w:r>
        <w:t xml:space="preserve">, yang </w:t>
      </w:r>
      <w:proofErr w:type="gramStart"/>
      <w:r>
        <w:t>akan</w:t>
      </w:r>
      <w:proofErr w:type="gramEnd"/>
      <w:r>
        <w:t xml:space="preserve"> </w:t>
      </w:r>
      <w:r w:rsidRPr="00340F46">
        <w:t xml:space="preserve">digunakan untuk mengetahui apa yang </w:t>
      </w:r>
      <w:r w:rsidR="009B5153">
        <w:t>diperlukan pada</w:t>
      </w:r>
      <w:r>
        <w:t xml:space="preserve"> rancangan</w:t>
      </w:r>
      <w:r w:rsidRPr="00340F46">
        <w:t xml:space="preserve"> </w:t>
      </w:r>
      <w:r>
        <w:t>sistem aplikasi yang akan dibuat</w:t>
      </w:r>
      <w:r w:rsidR="00A4283A">
        <w:t>.</w:t>
      </w:r>
    </w:p>
    <w:p w:rsidR="000811F8" w:rsidRDefault="000811F8" w:rsidP="000811F8">
      <w:pPr>
        <w:pStyle w:val="ListParagraph"/>
        <w:numPr>
          <w:ilvl w:val="0"/>
          <w:numId w:val="28"/>
        </w:numPr>
      </w:pPr>
      <w:r w:rsidRPr="00691A6C">
        <w:rPr>
          <w:i/>
        </w:rPr>
        <w:t>Planning</w:t>
      </w:r>
      <w:r>
        <w:t>.</w:t>
      </w:r>
    </w:p>
    <w:p w:rsidR="000811F8" w:rsidRDefault="000811F8" w:rsidP="000811F8">
      <w:pPr>
        <w:ind w:left="709"/>
      </w:pPr>
      <w:r>
        <w:tab/>
      </w:r>
      <w:r>
        <w:tab/>
      </w:r>
      <w:proofErr w:type="gramStart"/>
      <w:r w:rsidRPr="00EF0183">
        <w:t>Setelah itu, rancangan proyek penge</w:t>
      </w:r>
      <w:r w:rsidR="009B5153">
        <w:t>mbangan aplikasi web ditentukan dengan mengumpulkan teori teori terdauhulu</w:t>
      </w:r>
      <w:r w:rsidRPr="00EF0183">
        <w:t xml:space="preserve"> </w:t>
      </w:r>
      <w:r w:rsidR="009B5153">
        <w:t>dimulai</w:t>
      </w:r>
      <w:r w:rsidRPr="00EF0183">
        <w:t xml:space="preserve"> dari menentukan pekerjaan dan tujuan waktu untuk pekerjaan dan sub-pekerjaan yang ditentukan</w:t>
      </w:r>
      <w:r w:rsidR="009B5153">
        <w:t xml:space="preserve"> hingga bahasa pemrograman yang digunakan</w:t>
      </w:r>
      <w:r w:rsidRPr="00EF0183">
        <w:t>.</w:t>
      </w:r>
      <w:proofErr w:type="gramEnd"/>
    </w:p>
    <w:p w:rsidR="000811F8" w:rsidRPr="00691A6C" w:rsidRDefault="000811F8" w:rsidP="000811F8">
      <w:pPr>
        <w:pStyle w:val="ListParagraph"/>
        <w:numPr>
          <w:ilvl w:val="0"/>
          <w:numId w:val="28"/>
        </w:numPr>
        <w:rPr>
          <w:i/>
        </w:rPr>
      </w:pPr>
      <w:r w:rsidRPr="00691A6C">
        <w:rPr>
          <w:i/>
        </w:rPr>
        <w:t>Modeling</w:t>
      </w:r>
    </w:p>
    <w:p w:rsidR="000811F8" w:rsidRDefault="000811F8" w:rsidP="000811F8">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0811F8" w:rsidRPr="00691A6C" w:rsidRDefault="000811F8" w:rsidP="000811F8">
      <w:pPr>
        <w:pStyle w:val="ListParagraph"/>
        <w:numPr>
          <w:ilvl w:val="0"/>
          <w:numId w:val="28"/>
        </w:numPr>
        <w:rPr>
          <w:i/>
        </w:rPr>
      </w:pPr>
      <w:r w:rsidRPr="00691A6C">
        <w:rPr>
          <w:i/>
        </w:rPr>
        <w:t>Construction</w:t>
      </w:r>
    </w:p>
    <w:p w:rsidR="000811F8" w:rsidRDefault="000811F8" w:rsidP="000811F8">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0811F8" w:rsidRPr="00691A6C" w:rsidRDefault="000811F8" w:rsidP="000811F8">
      <w:pPr>
        <w:pStyle w:val="ListParagraph"/>
        <w:numPr>
          <w:ilvl w:val="0"/>
          <w:numId w:val="28"/>
        </w:numPr>
        <w:rPr>
          <w:i/>
        </w:rPr>
      </w:pPr>
      <w:r w:rsidRPr="00691A6C">
        <w:rPr>
          <w:i/>
        </w:rPr>
        <w:t>Deployment</w:t>
      </w:r>
    </w:p>
    <w:p w:rsidR="000811F8" w:rsidRDefault="000811F8" w:rsidP="000811F8">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rsidR="00383484">
        <w:t xml:space="preserve">setelah itu </w:t>
      </w:r>
      <w:r w:rsidRPr="007A0186">
        <w:t xml:space="preserve">dijalankan </w:t>
      </w:r>
      <w:r w:rsidR="00383484">
        <w:t>pengguna</w:t>
      </w:r>
      <w:r w:rsidRPr="007A0186">
        <w:t xml:space="preserve"> dan kemudian </w:t>
      </w:r>
      <w:r w:rsidRPr="007A0186">
        <w:lastRenderedPageBreak/>
        <w:t>dievaluasi secara berkala untuk menginformasikan tim pengembangan dan membuat perubahan pada aplikasi web jika diperlukan.</w:t>
      </w:r>
    </w:p>
    <w:p w:rsidR="003E3AF6" w:rsidRDefault="003E3AF6" w:rsidP="003E3AF6"/>
    <w:p w:rsidR="003E3AF6" w:rsidRDefault="003E3AF6" w:rsidP="003E3AF6">
      <w:pPr>
        <w:pStyle w:val="Heading3"/>
      </w:pPr>
      <w:bookmarkStart w:id="257" w:name="_Toc127073502"/>
      <w:r w:rsidRPr="00DE2458">
        <w:t>Pemantauan</w:t>
      </w:r>
      <w:bookmarkEnd w:id="257"/>
    </w:p>
    <w:p w:rsidR="003E3AF6" w:rsidRDefault="003E3AF6" w:rsidP="003E3AF6">
      <w:r>
        <w:tab/>
      </w:r>
      <w:r w:rsidRPr="00DE2458">
        <w:t>Pemantauan dapat diartikan suatu kegiatan pengawasan proses kerja dalam mengukur kegiatan yang sedang berjalan dan mempunyai harapan atau rencana yang ingin dicapai. Pemantauan adalah proses kegiatan dalam memantau, mengkaji, dan mengidentifikasi kebijakan serta melakukan penilaian cara kerja dan sistem manajemen dalam mencapai target yang ingin dicapai dengan waktu yang sudah ditentukan</w:t>
      </w:r>
      <w:r>
        <w:t>.</w:t>
      </w:r>
      <w:r>
        <w:fldChar w:fldCharType="begin" w:fldLock="1"/>
      </w:r>
      <w:r w:rsidR="008531E7">
        <w:instrText>ADDIN CSL_CITATION {"citationItems":[{"id":"ITEM-1","itemData":{"author":[{"dropping-particle":"","family":"Wijaya","given":"Jesica","non-dropping-particle":"","parse-names":false,"suffix":""},{"dropping-particle":"","family":"Krisnanik","given":"Erly","non-dropping-particle":"","parse-names":false,"suffix":""},{"dropping-particle":"","family":"Isnainiyah","given":"Ika Nurlaili","non-dropping-particle":"","parse-names":false,"suffix":""}],"id":"ITEM-1","issue":"April","issued":{"date-parts":[["2022"]]},"page":"245-256","title":"Sistem Informasi Pemantauan Kinerja Pegawai Berbasis Web pada PT XYZ Indonesia","type":"article-journal"},"uris":["http://www.mendeley.com/documents/?uuid=1565900e-6400-4fec-80cc-326c5b583d66"]}],"mendeley":{"formattedCitation":"(Wijaya, Krisnanik and Isnainiyah, 2022)","plainTextFormattedCitation":"(Wijaya, Krisnanik and Isnainiyah, 2022)","previouslyFormattedCitation":"(Wijaya, Krisnanik and Isnainiyah, 2022)"},"properties":{"noteIndex":0},"schema":"https://github.com/citation-style-language/schema/raw/master/csl-citation.json"}</w:instrText>
      </w:r>
      <w:r>
        <w:fldChar w:fldCharType="separate"/>
      </w:r>
      <w:r w:rsidR="008531E7" w:rsidRPr="008531E7">
        <w:rPr>
          <w:noProof/>
        </w:rPr>
        <w:t>(Wijaya, Krisnanik and Isnainiyah, 2022)</w:t>
      </w:r>
      <w:r>
        <w:fldChar w:fldCharType="end"/>
      </w:r>
      <w:r>
        <w:t xml:space="preserve"> </w:t>
      </w:r>
      <w:proofErr w:type="gramStart"/>
      <w:r>
        <w:t>Hasil dari implementasi pemantauan adalah mengumpulkan data dan informasi sebuah permasalahan yang terjadi dari sebuah kondisi atau situasi serta memberikan umpan balik untuk mempermudah mengambil kebijakan terhadap efektivitas dari sebuah program kerja dalam mengatasi permasalahan.</w:t>
      </w:r>
      <w:proofErr w:type="gramEnd"/>
    </w:p>
    <w:p w:rsidR="003C2071" w:rsidRDefault="003C2071" w:rsidP="003E3AF6"/>
    <w:p w:rsidR="003C2071" w:rsidRDefault="003C2071" w:rsidP="003C2071">
      <w:pPr>
        <w:pStyle w:val="Heading3"/>
      </w:pPr>
      <w:bookmarkStart w:id="258" w:name="_Toc127073503"/>
      <w:r>
        <w:t>Pengelolaan Data</w:t>
      </w:r>
      <w:bookmarkEnd w:id="258"/>
    </w:p>
    <w:p w:rsidR="003E3AF6" w:rsidRDefault="003C2071" w:rsidP="003E3AF6">
      <w:r>
        <w:tab/>
      </w:r>
      <w:proofErr w:type="gramStart"/>
      <w:r w:rsidRPr="003C2071">
        <w:t>Pengelolaan data dan penyajian informasi pada sebuh perusahaan dengan kelebihan yang bisa didapatkan terutama untuk kecepatan, kemudahan dan keakuratan sangat diperlukan pada era perkembangan teknologi pada saat ini, instansi perlu mengikuti kemajuan teknologi dan terus meningkatkan kemampuan dalam pengelolaan data secara maksimal.</w:t>
      </w:r>
      <w:proofErr w:type="gramEnd"/>
      <w:r w:rsidRPr="003C2071">
        <w:t xml:space="preserve"> </w:t>
      </w:r>
      <w:proofErr w:type="gramStart"/>
      <w:r w:rsidRPr="003C2071">
        <w:t>dengan</w:t>
      </w:r>
      <w:proofErr w:type="gramEnd"/>
      <w:r w:rsidRPr="003C2071">
        <w:t xml:space="preserve"> itu instansi akan terdorong untuk memanfaatkan teknologi ini agar mampu bersaing.</w:t>
      </w:r>
      <w:r>
        <w:t xml:space="preserve"> </w:t>
      </w:r>
      <w:r>
        <w:fldChar w:fldCharType="begin" w:fldLock="1"/>
      </w:r>
      <w:r>
        <w:instrText>ADDIN CSL_CITATION {"citationItems":[{"id":"ITEM-1","itemData":{"author":[{"dropping-particle":"","family":"Puspita Desi","given":"","non-dropping-particle":"","parse-names":false,"suffix":""},{"dropping-particle":"","family":"Muslim","given":"Bukhori","non-dropping-particle":"","parse-names":false,"suffix":""},{"dropping-particle":"","family":"Aminah","given":"Siti","non-dropping-particle":"","parse-names":false,"suffix":""}],"container-title":"Jurnal Ilmiah Betrik","id":"ITEM-1","issue":"No.01","issued":{"date-parts":[["2019"]]},"page":"7-17","title":"Aplikasi Pengelolaan Data Penduduk Dengan Pemrograman Php","type":"article-journal","volume":"Vol. 10"},"uris":["http://www.mendeley.com/documents/?uuid=2232539b-8048-46b1-a208-98d8dfee318d"]}],"mendeley":{"formattedCitation":"(Puspita Desi, Muslim and Aminah, 2019)","plainTextFormattedCitation":"(Puspita Desi, Muslim and Aminah, 2019)"},"properties":{"noteIndex":0},"schema":"https://github.com/citation-style-language/schema/raw/master/csl-citation.json"}</w:instrText>
      </w:r>
      <w:r>
        <w:fldChar w:fldCharType="separate"/>
      </w:r>
      <w:r w:rsidRPr="003C2071">
        <w:rPr>
          <w:noProof/>
        </w:rPr>
        <w:t>(Puspita Desi, Muslim and Aminah, 2019)</w:t>
      </w:r>
      <w:r>
        <w:fldChar w:fldCharType="end"/>
      </w:r>
    </w:p>
    <w:p w:rsidR="003E3AF6" w:rsidRDefault="003E3AF6" w:rsidP="003E3AF6">
      <w:pPr>
        <w:pStyle w:val="Heading3"/>
      </w:pPr>
      <w:bookmarkStart w:id="259" w:name="_Toc127073504"/>
      <w:r>
        <w:lastRenderedPageBreak/>
        <w:t>Tools pembuatan aplikasi</w:t>
      </w:r>
      <w:bookmarkEnd w:id="259"/>
    </w:p>
    <w:p w:rsidR="003E3AF6" w:rsidRDefault="003E3AF6" w:rsidP="003E3AF6">
      <w:pPr>
        <w:pStyle w:val="Heading4"/>
      </w:pPr>
      <w:r>
        <w:t>MySQL</w:t>
      </w:r>
    </w:p>
    <w:p w:rsidR="003E3AF6" w:rsidRDefault="003E3AF6" w:rsidP="003E3AF6">
      <w:pPr>
        <w:keepNext/>
        <w:jc w:val="center"/>
      </w:pPr>
      <w:r>
        <w:rPr>
          <w:noProof/>
          <w:sz w:val="20"/>
        </w:rPr>
        <w:drawing>
          <wp:inline distT="0" distB="0" distL="0" distR="0" wp14:anchorId="2EE5D503" wp14:editId="422996C7">
            <wp:extent cx="4099237" cy="1634490"/>
            <wp:effectExtent l="0" t="0" r="0" b="0"/>
            <wp:docPr id="21" name="image11.jpeg" descr="D:\KULIAH\LATIHAN CI3 POS\798-7985471_mysql-logo-mysq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20" cstate="print"/>
                    <a:stretch>
                      <a:fillRect/>
                    </a:stretch>
                  </pic:blipFill>
                  <pic:spPr>
                    <a:xfrm>
                      <a:off x="0" y="0"/>
                      <a:ext cx="4099237" cy="1634490"/>
                    </a:xfrm>
                    <a:prstGeom prst="rect">
                      <a:avLst/>
                    </a:prstGeom>
                  </pic:spPr>
                </pic:pic>
              </a:graphicData>
            </a:graphic>
          </wp:inline>
        </w:drawing>
      </w:r>
    </w:p>
    <w:p w:rsidR="003E3AF6" w:rsidRPr="008A39F3" w:rsidRDefault="003E3AF6" w:rsidP="003E3AF6">
      <w:pPr>
        <w:pStyle w:val="Caption"/>
        <w:jc w:val="center"/>
        <w:rPr>
          <w:b w:val="0"/>
          <w:color w:val="000000" w:themeColor="text1"/>
        </w:rPr>
      </w:pPr>
      <w:bookmarkStart w:id="260" w:name="_Toc127073515"/>
      <w:r w:rsidRPr="008A39F3">
        <w:rPr>
          <w:b w:val="0"/>
          <w:color w:val="000000" w:themeColor="text1"/>
        </w:rPr>
        <w:t xml:space="preserve">Gambar </w:t>
      </w:r>
      <w:r w:rsidRPr="008A39F3">
        <w:rPr>
          <w:b w:val="0"/>
          <w:color w:val="000000" w:themeColor="text1"/>
        </w:rPr>
        <w:fldChar w:fldCharType="begin"/>
      </w:r>
      <w:r w:rsidRPr="008A39F3">
        <w:rPr>
          <w:b w:val="0"/>
          <w:color w:val="000000" w:themeColor="text1"/>
        </w:rPr>
        <w:instrText xml:space="preserve"> SEQ Gambar \* ARABIC </w:instrText>
      </w:r>
      <w:r w:rsidRPr="008A39F3">
        <w:rPr>
          <w:b w:val="0"/>
          <w:color w:val="000000" w:themeColor="text1"/>
        </w:rPr>
        <w:fldChar w:fldCharType="separate"/>
      </w:r>
      <w:r w:rsidR="00A52CB4">
        <w:rPr>
          <w:b w:val="0"/>
          <w:noProof/>
          <w:color w:val="000000" w:themeColor="text1"/>
        </w:rPr>
        <w:t>2</w:t>
      </w:r>
      <w:r w:rsidRPr="008A39F3">
        <w:rPr>
          <w:b w:val="0"/>
          <w:color w:val="000000" w:themeColor="text1"/>
        </w:rPr>
        <w:fldChar w:fldCharType="end"/>
      </w:r>
      <w:r w:rsidRPr="008A39F3">
        <w:rPr>
          <w:b w:val="0"/>
          <w:color w:val="000000" w:themeColor="text1"/>
        </w:rPr>
        <w:t xml:space="preserve"> logo MySQL</w:t>
      </w:r>
      <w:bookmarkEnd w:id="260"/>
    </w:p>
    <w:p w:rsidR="003E3AF6" w:rsidRPr="00FE41B4" w:rsidRDefault="003E3AF6" w:rsidP="003E3AF6"/>
    <w:p w:rsidR="003E3AF6" w:rsidRDefault="003E3AF6" w:rsidP="003E3AF6">
      <w:r>
        <w:tab/>
      </w:r>
      <w:proofErr w:type="gramStart"/>
      <w:r w:rsidRPr="00931649">
        <w:rPr>
          <w:i/>
        </w:rPr>
        <w:t>MySQL</w:t>
      </w:r>
      <w:r w:rsidRPr="00446DD8">
        <w:t xml:space="preserve"> </w:t>
      </w:r>
      <w:r>
        <w:t>adalah d</w:t>
      </w:r>
      <w:r w:rsidRPr="00446DD8">
        <w:t>atabase server yang</w:t>
      </w:r>
      <w:r>
        <w:t xml:space="preserve"> sifatnya</w:t>
      </w:r>
      <w:r w:rsidRPr="00446DD8">
        <w:t xml:space="preserve"> open source dan sangat populer sehingga banyak digunakan dalam berbagai aplikasi, terutama database server atau web service bangunan.</w:t>
      </w:r>
      <w:proofErr w:type="gramEnd"/>
      <w:r w:rsidRPr="00446DD8">
        <w:t xml:space="preserve"> </w:t>
      </w:r>
      <w:proofErr w:type="gramStart"/>
      <w:r w:rsidRPr="00931649">
        <w:rPr>
          <w:i/>
        </w:rPr>
        <w:t>MySQL</w:t>
      </w:r>
      <w:r w:rsidRPr="00446DD8">
        <w:t xml:space="preserve"> berfungsi sebagai </w:t>
      </w:r>
      <w:r w:rsidRPr="00931649">
        <w:rPr>
          <w:i/>
        </w:rPr>
        <w:t xml:space="preserve">Structured Query Language (SQL), </w:t>
      </w:r>
      <w:r w:rsidRPr="00446DD8">
        <w:t xml:space="preserve">dan </w:t>
      </w:r>
      <w:r w:rsidRPr="00931649">
        <w:rPr>
          <w:i/>
        </w:rPr>
        <w:t>MySQL</w:t>
      </w:r>
      <w:r w:rsidRPr="00446DD8">
        <w:t xml:space="preserve"> telah memperluasnya yang sering digunakan bersama dengan PHP untuk membuat server yang dinamis.</w:t>
      </w:r>
      <w:proofErr w:type="gramEnd"/>
      <w:r w:rsidRPr="00446DD8">
        <w:t xml:space="preserve"> Keandalan sistem basis data </w:t>
      </w:r>
      <w:r w:rsidRPr="00931649">
        <w:rPr>
          <w:i/>
        </w:rPr>
        <w:t>(DBMS)</w:t>
      </w:r>
      <w:r w:rsidRPr="00446DD8">
        <w:t xml:space="preserve"> ditunjukkan oleh kinerjanya dalam memproses perintah pada </w:t>
      </w:r>
      <w:r w:rsidRPr="00931649">
        <w:rPr>
          <w:i/>
        </w:rPr>
        <w:t>SQL</w:t>
      </w:r>
      <w:r w:rsidRPr="00446DD8">
        <w:t xml:space="preserve"> untuk dijalankan oleh pengguna dan program aplikasi yang menggunakannya. </w:t>
      </w:r>
      <w:proofErr w:type="gramStart"/>
      <w:r w:rsidRPr="00446DD8">
        <w:t xml:space="preserve">Sebagai operator basis data, </w:t>
      </w:r>
      <w:r w:rsidRPr="00931649">
        <w:rPr>
          <w:i/>
        </w:rPr>
        <w:t>MySQL</w:t>
      </w:r>
      <w:r w:rsidRPr="00446DD8">
        <w:t xml:space="preserve"> mendukung operasi basis data transaksional dan operasi basis data non-transaksional.</w:t>
      </w:r>
      <w:proofErr w:type="gramEnd"/>
      <w:r w:rsidRPr="00446DD8">
        <w:t xml:space="preserve"> Dalam mode non-transaksional, </w:t>
      </w:r>
      <w:r w:rsidRPr="00931649">
        <w:rPr>
          <w:i/>
        </w:rPr>
        <w:t>MySQL</w:t>
      </w:r>
      <w:r w:rsidRPr="00446DD8">
        <w:t xml:space="preserve"> bisa dikatakan memiliki kelebihan</w:t>
      </w:r>
      <w:r>
        <w:t xml:space="preserve"> dibanding dengan database server yang lain</w:t>
      </w:r>
      <w:r w:rsidRPr="00446DD8">
        <w:t>.</w:t>
      </w:r>
    </w:p>
    <w:p w:rsidR="003E3AF6" w:rsidRDefault="003E3AF6" w:rsidP="003E3AF6"/>
    <w:p w:rsidR="003E3AF6" w:rsidRDefault="003E3AF6" w:rsidP="003E3AF6">
      <w:pPr>
        <w:pStyle w:val="Heading4"/>
      </w:pPr>
      <w:r>
        <w:lastRenderedPageBreak/>
        <w:t>PHP</w:t>
      </w:r>
    </w:p>
    <w:p w:rsidR="003E3AF6" w:rsidRDefault="003E3AF6" w:rsidP="003E3AF6">
      <w:pPr>
        <w:keepNext/>
        <w:jc w:val="center"/>
      </w:pPr>
      <w:r>
        <w:rPr>
          <w:noProof/>
        </w:rPr>
        <w:drawing>
          <wp:inline distT="0" distB="0" distL="0" distR="0" wp14:anchorId="508A1D18" wp14:editId="5D8B0286">
            <wp:extent cx="4229100" cy="2283714"/>
            <wp:effectExtent l="0" t="0" r="0" b="0"/>
            <wp:docPr id="3" name="Picture 3" descr="PHP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P - Wikipedi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34376" cy="2286563"/>
                    </a:xfrm>
                    <a:prstGeom prst="rect">
                      <a:avLst/>
                    </a:prstGeom>
                    <a:noFill/>
                    <a:ln>
                      <a:noFill/>
                    </a:ln>
                  </pic:spPr>
                </pic:pic>
              </a:graphicData>
            </a:graphic>
          </wp:inline>
        </w:drawing>
      </w:r>
    </w:p>
    <w:p w:rsidR="003E3AF6" w:rsidRPr="003F2413" w:rsidRDefault="003E3AF6" w:rsidP="003E3AF6">
      <w:pPr>
        <w:pStyle w:val="Caption"/>
        <w:jc w:val="center"/>
        <w:rPr>
          <w:b w:val="0"/>
          <w:color w:val="000000" w:themeColor="text1"/>
        </w:rPr>
      </w:pPr>
      <w:bookmarkStart w:id="261" w:name="_Toc127073516"/>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sidR="00A52CB4">
        <w:rPr>
          <w:b w:val="0"/>
          <w:noProof/>
          <w:color w:val="000000" w:themeColor="text1"/>
        </w:rPr>
        <w:t>3</w:t>
      </w:r>
      <w:r w:rsidRPr="003F2413">
        <w:rPr>
          <w:b w:val="0"/>
          <w:color w:val="000000" w:themeColor="text1"/>
        </w:rPr>
        <w:fldChar w:fldCharType="end"/>
      </w:r>
      <w:r w:rsidRPr="003F2413">
        <w:rPr>
          <w:b w:val="0"/>
          <w:color w:val="000000" w:themeColor="text1"/>
        </w:rPr>
        <w:t xml:space="preserve"> logo PHP</w:t>
      </w:r>
      <w:bookmarkEnd w:id="261"/>
    </w:p>
    <w:p w:rsidR="003E3AF6" w:rsidRPr="0015633A" w:rsidRDefault="003E3AF6" w:rsidP="003E3AF6"/>
    <w:p w:rsidR="003E3AF6" w:rsidRDefault="003E3AF6" w:rsidP="003E3AF6">
      <w:r>
        <w:tab/>
      </w:r>
      <w:proofErr w:type="gramStart"/>
      <w:r>
        <w:t xml:space="preserve">Awal mula </w:t>
      </w:r>
      <w:r w:rsidRPr="00931649">
        <w:rPr>
          <w:i/>
        </w:rPr>
        <w:t>PHP</w:t>
      </w:r>
      <w:r>
        <w:t xml:space="preserve"> atau bisa disebut </w:t>
      </w:r>
      <w:r w:rsidRPr="00931649">
        <w:rPr>
          <w:i/>
        </w:rPr>
        <w:t>Hypertext Preprocessor</w:t>
      </w:r>
      <w:r w:rsidRPr="007B4500">
        <w:t xml:space="preserve"> dibuat oleh </w:t>
      </w:r>
      <w:r>
        <w:t xml:space="preserve">sesorang yang bernama </w:t>
      </w:r>
      <w:r w:rsidRPr="007B4500">
        <w:t>Rasmus Lerdorf.</w:t>
      </w:r>
      <w:proofErr w:type="gramEnd"/>
      <w:r w:rsidRPr="007B4500">
        <w:t xml:space="preserve"> </w:t>
      </w:r>
      <w:proofErr w:type="gramStart"/>
      <w:r w:rsidRPr="00931649">
        <w:rPr>
          <w:i/>
        </w:rPr>
        <w:t>PHP</w:t>
      </w:r>
      <w:r>
        <w:t xml:space="preserve"> ini dijalankan server </w:t>
      </w:r>
      <w:r w:rsidRPr="00931649">
        <w:rPr>
          <w:i/>
        </w:rPr>
        <w:t>side</w:t>
      </w:r>
      <w:r>
        <w:t>, yang artinya</w:t>
      </w:r>
      <w:r w:rsidRPr="007B4500">
        <w:t xml:space="preserve"> berbagai macam </w:t>
      </w:r>
      <w:r>
        <w:t>code</w:t>
      </w:r>
      <w:r w:rsidRPr="007B4500">
        <w:t xml:space="preserve"> ditulis </w:t>
      </w:r>
      <w:r>
        <w:t>menggunakan</w:t>
      </w:r>
      <w:r w:rsidRPr="007B4500">
        <w:t xml:space="preserve"> b</w:t>
      </w:r>
      <w:r>
        <w:t>ahasa ini dijalankan di server.</w:t>
      </w:r>
      <w:proofErr w:type="gramEnd"/>
      <w:r>
        <w:t xml:space="preserve"> </w:t>
      </w:r>
      <w:proofErr w:type="gramStart"/>
      <w:r>
        <w:t>Dis</w:t>
      </w:r>
      <w:r w:rsidRPr="007B4500">
        <w:t>aat menggunakan website dengan</w:t>
      </w:r>
      <w:r>
        <w:t xml:space="preserve"> perancangan</w:t>
      </w:r>
      <w:r w:rsidRPr="007B4500">
        <w:t xml:space="preserve"> pemrograman </w:t>
      </w:r>
      <w:r w:rsidRPr="00931649">
        <w:rPr>
          <w:i/>
        </w:rPr>
        <w:t>PHP</w:t>
      </w:r>
      <w:r>
        <w:t xml:space="preserve"> ini</w:t>
      </w:r>
      <w:r w:rsidRPr="007B4500">
        <w:t>, browser pada</w:t>
      </w:r>
      <w:r>
        <w:t xml:space="preserve"> perangkat</w:t>
      </w:r>
      <w:r w:rsidRPr="007B4500">
        <w:t xml:space="preserve"> yang </w:t>
      </w:r>
      <w:r>
        <w:t>di</w:t>
      </w:r>
      <w:r w:rsidRPr="007B4500">
        <w:t>gunakan</w:t>
      </w:r>
      <w:r>
        <w:t xml:space="preserve"> hanyalah berperan sebagai client side</w:t>
      </w:r>
      <w:r w:rsidRPr="007B4500">
        <w:t>.</w:t>
      </w:r>
      <w:proofErr w:type="gramEnd"/>
      <w:r w:rsidRPr="007B4500">
        <w:t xml:space="preserve"> </w:t>
      </w:r>
      <w:proofErr w:type="gramStart"/>
      <w:r>
        <w:t>Perangkat client ini</w:t>
      </w:r>
      <w:r w:rsidRPr="007B4500">
        <w:t xml:space="preserve"> </w:t>
      </w:r>
      <w:r>
        <w:t>terhubung dengan</w:t>
      </w:r>
      <w:r w:rsidRPr="007B4500">
        <w:t xml:space="preserve"> data server yang dikendalikan oleh bahasa pemrograman </w:t>
      </w:r>
      <w:r w:rsidRPr="00931649">
        <w:rPr>
          <w:i/>
        </w:rPr>
        <w:t>PHP</w:t>
      </w:r>
      <w:r w:rsidRPr="007B4500">
        <w:t>.</w:t>
      </w:r>
      <w:proofErr w:type="gramEnd"/>
      <w:r w:rsidRPr="007B4500">
        <w:t xml:space="preserve"> Manajemen situs saat menampilkan data script </w:t>
      </w:r>
      <w:r w:rsidRPr="00931649">
        <w:rPr>
          <w:i/>
        </w:rPr>
        <w:t>PHP</w:t>
      </w:r>
      <w:r w:rsidRPr="007B4500">
        <w:t xml:space="preserve"> tidak bekerja sendiri. </w:t>
      </w:r>
      <w:proofErr w:type="gramStart"/>
      <w:r w:rsidRPr="007B4500">
        <w:t xml:space="preserve">Saat menampilkan data, script </w:t>
      </w:r>
      <w:r w:rsidRPr="00931649">
        <w:rPr>
          <w:i/>
        </w:rPr>
        <w:t>PHP</w:t>
      </w:r>
      <w:r w:rsidRPr="007B4500">
        <w:t xml:space="preserve"> harus digabungkan dengan </w:t>
      </w:r>
      <w:r w:rsidRPr="00931649">
        <w:rPr>
          <w:i/>
        </w:rPr>
        <w:t>HTML</w:t>
      </w:r>
      <w:r w:rsidRPr="007B4500">
        <w:t xml:space="preserve"> dan </w:t>
      </w:r>
      <w:r w:rsidRPr="00931649">
        <w:rPr>
          <w:i/>
        </w:rPr>
        <w:t>CSS</w:t>
      </w:r>
      <w:r w:rsidRPr="007B4500">
        <w:t>.</w:t>
      </w:r>
      <w:proofErr w:type="gramEnd"/>
      <w:r w:rsidRPr="007B4500">
        <w:t xml:space="preserve"> Oleh karena itu, </w:t>
      </w:r>
      <w:r w:rsidRPr="00931649">
        <w:rPr>
          <w:i/>
        </w:rPr>
        <w:t>HTML</w:t>
      </w:r>
      <w:r>
        <w:t xml:space="preserve"> dan </w:t>
      </w:r>
      <w:proofErr w:type="gramStart"/>
      <w:r w:rsidRPr="00931649">
        <w:rPr>
          <w:i/>
        </w:rPr>
        <w:t>CSS</w:t>
      </w:r>
      <w:r>
        <w:t xml:space="preserve">  diperlukan</w:t>
      </w:r>
      <w:proofErr w:type="gramEnd"/>
      <w:r>
        <w:t xml:space="preserve"> untuk p</w:t>
      </w:r>
      <w:r w:rsidRPr="007B4500">
        <w:t>embangun</w:t>
      </w:r>
      <w:r>
        <w:t>an</w:t>
      </w:r>
      <w:r w:rsidRPr="007B4500">
        <w:t xml:space="preserve"> website atau aplikasi lain </w:t>
      </w:r>
      <w:r>
        <w:t xml:space="preserve">yang menggunaakan bahasa pemrograman </w:t>
      </w:r>
      <w:r w:rsidRPr="00931649">
        <w:rPr>
          <w:i/>
        </w:rPr>
        <w:t>PHP</w:t>
      </w:r>
      <w:r w:rsidRPr="007B4500">
        <w:t>.</w:t>
      </w:r>
    </w:p>
    <w:p w:rsidR="003E3AF6" w:rsidRDefault="003E3AF6" w:rsidP="003E3AF6">
      <w:r>
        <w:tab/>
      </w:r>
      <w:proofErr w:type="gramStart"/>
      <w:r w:rsidRPr="00931649">
        <w:rPr>
          <w:i/>
        </w:rPr>
        <w:t>PHP</w:t>
      </w:r>
      <w:r>
        <w:t xml:space="preserve"> </w:t>
      </w:r>
      <w:r w:rsidRPr="00931649">
        <w:rPr>
          <w:i/>
        </w:rPr>
        <w:t>(Hypertext Preprocessor)</w:t>
      </w:r>
      <w:r>
        <w:t xml:space="preserve"> itu</w:t>
      </w:r>
      <w:r w:rsidRPr="007B4500">
        <w:t xml:space="preserve"> sendiri </w:t>
      </w:r>
      <w:r>
        <w:t>adalah</w:t>
      </w:r>
      <w:r w:rsidRPr="007B4500">
        <w:t xml:space="preserve"> </w:t>
      </w:r>
      <w:r>
        <w:t>sebuah bahasa yang digunakan untuk membuat program atau sistem</w:t>
      </w:r>
      <w:r w:rsidRPr="007B4500">
        <w:t xml:space="preserve"> berbagai </w:t>
      </w:r>
      <w:r>
        <w:t xml:space="preserve">macam </w:t>
      </w:r>
      <w:r w:rsidRPr="007B4500">
        <w:t>aplikasi berbasis web.</w:t>
      </w:r>
      <w:proofErr w:type="gramEnd"/>
      <w:r w:rsidRPr="007B4500">
        <w:t xml:space="preserve"> Data aplikasi dan file pendukung aplikasi ini disimpan di serve</w:t>
      </w:r>
      <w:r>
        <w:t>r dan dapat diakses oleh pengguna</w:t>
      </w:r>
      <w:r w:rsidRPr="007B4500">
        <w:t xml:space="preserve"> melalui</w:t>
      </w:r>
      <w:r>
        <w:t xml:space="preserve"> </w:t>
      </w:r>
      <w:r w:rsidRPr="00931649">
        <w:rPr>
          <w:i/>
        </w:rPr>
        <w:t>web browser</w:t>
      </w:r>
      <w:r w:rsidRPr="007B4500">
        <w:t xml:space="preserve">. </w:t>
      </w:r>
      <w:proofErr w:type="gramStart"/>
      <w:r w:rsidRPr="007B4500">
        <w:t xml:space="preserve">Dengan menggunakan informasi ini, </w:t>
      </w:r>
      <w:r>
        <w:t>pengkodean</w:t>
      </w:r>
      <w:r w:rsidRPr="007B4500">
        <w:t xml:space="preserve"> PHP harus </w:t>
      </w:r>
      <w:r>
        <w:t>dikombinasikan</w:t>
      </w:r>
      <w:r w:rsidRPr="007B4500">
        <w:t xml:space="preserve"> dengan tag </w:t>
      </w:r>
      <w:r w:rsidRPr="00931649">
        <w:rPr>
          <w:i/>
        </w:rPr>
        <w:t>HTML</w:t>
      </w:r>
      <w:r w:rsidRPr="007B4500">
        <w:t xml:space="preserve"> dan </w:t>
      </w:r>
      <w:r w:rsidRPr="00931649">
        <w:rPr>
          <w:i/>
        </w:rPr>
        <w:t>CSS</w:t>
      </w:r>
      <w:r w:rsidRPr="007B4500">
        <w:t xml:space="preserve"> </w:t>
      </w:r>
      <w:r>
        <w:t>agar</w:t>
      </w:r>
      <w:r w:rsidRPr="007B4500">
        <w:t xml:space="preserve"> ditampilkan secara grafis dan bagus serta </w:t>
      </w:r>
      <w:r w:rsidRPr="00931649">
        <w:rPr>
          <w:i/>
        </w:rPr>
        <w:t>user friendly</w:t>
      </w:r>
      <w:r w:rsidRPr="007B4500">
        <w:t>.</w:t>
      </w:r>
      <w:proofErr w:type="gramEnd"/>
    </w:p>
    <w:p w:rsidR="003E3AF6" w:rsidRDefault="003E3AF6" w:rsidP="003E3AF6">
      <w:r>
        <w:tab/>
      </w:r>
      <w:proofErr w:type="gramStart"/>
      <w:r>
        <w:t>Sistem kerja server adalah bekerja apabila informasi masuk atau permintaan dari client.</w:t>
      </w:r>
      <w:proofErr w:type="gramEnd"/>
      <w:r>
        <w:t xml:space="preserve"> </w:t>
      </w:r>
      <w:proofErr w:type="gramStart"/>
      <w:r>
        <w:t xml:space="preserve">Dalam hal ini </w:t>
      </w:r>
      <w:r w:rsidRPr="00931649">
        <w:rPr>
          <w:i/>
        </w:rPr>
        <w:t>PHP</w:t>
      </w:r>
      <w:r>
        <w:t xml:space="preserve"> berperan sebagai pengirim permintaan </w:t>
      </w:r>
      <w:r w:rsidRPr="00931649">
        <w:rPr>
          <w:i/>
        </w:rPr>
        <w:t>client</w:t>
      </w:r>
      <w:r>
        <w:t xml:space="preserve"> ke server Sesuai dengan domain name atau alamat sebuah </w:t>
      </w:r>
      <w:r w:rsidRPr="00931649">
        <w:rPr>
          <w:i/>
        </w:rPr>
        <w:t>website</w:t>
      </w:r>
      <w:r>
        <w:t xml:space="preserve"> maka </w:t>
      </w:r>
      <w:r>
        <w:lastRenderedPageBreak/>
        <w:t xml:space="preserve">program dapat menemukan alamat dari sebuah webserver untuk menyampaikan informasi permintaan dari </w:t>
      </w:r>
      <w:r w:rsidRPr="00931649">
        <w:rPr>
          <w:i/>
        </w:rPr>
        <w:t>client</w:t>
      </w:r>
      <w:r>
        <w:t xml:space="preserve"> yang dibutuhkan oleh web server.</w:t>
      </w:r>
      <w:proofErr w:type="gramEnd"/>
      <w:r>
        <w:t xml:space="preserve"> Isi dari sebuah program yang </w:t>
      </w:r>
      <w:proofErr w:type="gramStart"/>
      <w:r>
        <w:t>akan</w:t>
      </w:r>
      <w:proofErr w:type="gramEnd"/>
      <w:r>
        <w:t xml:space="preserve"> ditampikan maka tugas webserver untuk mencarikan berkas yang diminta dan menampilkan program. </w:t>
      </w:r>
      <w:proofErr w:type="gramStart"/>
      <w:r>
        <w:t xml:space="preserve">Segala sesuatu isi dari program tersebut diterjemahkan oleh </w:t>
      </w:r>
      <w:r w:rsidRPr="00931649">
        <w:rPr>
          <w:i/>
        </w:rPr>
        <w:t>HTML</w:t>
      </w:r>
      <w:r>
        <w:t xml:space="preserve"> dan menampilkannya.</w:t>
      </w:r>
      <w:proofErr w:type="gramEnd"/>
    </w:p>
    <w:p w:rsidR="003E3AF6" w:rsidRDefault="003E3AF6" w:rsidP="003E3AF6">
      <w:r>
        <w:tab/>
        <w:t xml:space="preserve">Kemudian bagaimana jika client memanggil halaman yang didalamnya terdapat </w:t>
      </w:r>
      <w:r w:rsidRPr="00931649">
        <w:rPr>
          <w:i/>
        </w:rPr>
        <w:t>script</w:t>
      </w:r>
      <w:r>
        <w:t xml:space="preserve"> </w:t>
      </w:r>
      <w:r w:rsidRPr="00931649">
        <w:rPr>
          <w:i/>
        </w:rPr>
        <w:t>PHP</w:t>
      </w:r>
      <w:r>
        <w:t xml:space="preserve">? Pada dasarnya sistem kerjanya agak </w:t>
      </w:r>
      <w:proofErr w:type="gramStart"/>
      <w:r>
        <w:t>sama</w:t>
      </w:r>
      <w:proofErr w:type="gramEnd"/>
      <w:r>
        <w:t xml:space="preserve"> dengan pemanggilan </w:t>
      </w:r>
      <w:r w:rsidRPr="00931649">
        <w:rPr>
          <w:i/>
        </w:rPr>
        <w:t>HTML</w:t>
      </w:r>
      <w:r>
        <w:t xml:space="preserve">, tetapi pemeriksaan yang dilakukan pada saat permintaan ke web-server maka akan langsung melakukan pemeriksaan tipe document yang diminta </w:t>
      </w:r>
      <w:r w:rsidRPr="00931649">
        <w:rPr>
          <w:i/>
        </w:rPr>
        <w:t>client</w:t>
      </w:r>
      <w:r>
        <w:t>.</w:t>
      </w:r>
    </w:p>
    <w:p w:rsidR="003E3AF6" w:rsidRDefault="003E3AF6" w:rsidP="003E3AF6">
      <w:r>
        <w:tab/>
        <w:t xml:space="preserve"> </w:t>
      </w:r>
    </w:p>
    <w:p w:rsidR="003E3AF6" w:rsidRDefault="003E3AF6" w:rsidP="003E3AF6">
      <w:pPr>
        <w:pStyle w:val="Heading4"/>
      </w:pPr>
      <w:r>
        <w:t>Framework CodeIgniter</w:t>
      </w:r>
    </w:p>
    <w:p w:rsidR="003E3AF6" w:rsidRDefault="003E3AF6" w:rsidP="003E3AF6">
      <w:pPr>
        <w:keepNext/>
        <w:jc w:val="center"/>
      </w:pPr>
      <w:r>
        <w:rPr>
          <w:noProof/>
        </w:rPr>
        <w:drawing>
          <wp:inline distT="0" distB="0" distL="0" distR="0" wp14:anchorId="38ECC298" wp14:editId="6DF21AFB">
            <wp:extent cx="3955312" cy="2224168"/>
            <wp:effectExtent l="0" t="0" r="7620" b="5080"/>
            <wp:docPr id="6" name="Picture 6" descr="Cara Menggunakan Session di Codeigniter 3 ~ Fatkhan.web.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a Menggunakan Session di Codeigniter 3 ~ Fatkhan.web.i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58630" cy="2226034"/>
                    </a:xfrm>
                    <a:prstGeom prst="rect">
                      <a:avLst/>
                    </a:prstGeom>
                    <a:noFill/>
                    <a:ln>
                      <a:noFill/>
                    </a:ln>
                  </pic:spPr>
                </pic:pic>
              </a:graphicData>
            </a:graphic>
          </wp:inline>
        </w:drawing>
      </w:r>
    </w:p>
    <w:p w:rsidR="003E3AF6" w:rsidRPr="003F1CBE" w:rsidRDefault="003E3AF6" w:rsidP="003E3AF6">
      <w:pPr>
        <w:pStyle w:val="Caption"/>
        <w:jc w:val="center"/>
        <w:rPr>
          <w:b w:val="0"/>
          <w:color w:val="000000" w:themeColor="text1"/>
        </w:rPr>
      </w:pPr>
      <w:bookmarkStart w:id="262" w:name="_Toc127073517"/>
      <w:r w:rsidRPr="003F1CBE">
        <w:rPr>
          <w:b w:val="0"/>
          <w:color w:val="000000" w:themeColor="text1"/>
        </w:rPr>
        <w:t xml:space="preserve">Gambar </w:t>
      </w:r>
      <w:r w:rsidRPr="003F1CBE">
        <w:rPr>
          <w:b w:val="0"/>
          <w:color w:val="000000" w:themeColor="text1"/>
        </w:rPr>
        <w:fldChar w:fldCharType="begin"/>
      </w:r>
      <w:r w:rsidRPr="003F1CBE">
        <w:rPr>
          <w:b w:val="0"/>
          <w:color w:val="000000" w:themeColor="text1"/>
        </w:rPr>
        <w:instrText xml:space="preserve"> SEQ Gambar \* ARABIC </w:instrText>
      </w:r>
      <w:r w:rsidRPr="003F1CBE">
        <w:rPr>
          <w:b w:val="0"/>
          <w:color w:val="000000" w:themeColor="text1"/>
        </w:rPr>
        <w:fldChar w:fldCharType="separate"/>
      </w:r>
      <w:r w:rsidR="00A52CB4">
        <w:rPr>
          <w:b w:val="0"/>
          <w:noProof/>
          <w:color w:val="000000" w:themeColor="text1"/>
        </w:rPr>
        <w:t>4</w:t>
      </w:r>
      <w:r w:rsidRPr="003F1CBE">
        <w:rPr>
          <w:b w:val="0"/>
          <w:color w:val="000000" w:themeColor="text1"/>
        </w:rPr>
        <w:fldChar w:fldCharType="end"/>
      </w:r>
      <w:r w:rsidRPr="003F1CBE">
        <w:rPr>
          <w:b w:val="0"/>
          <w:color w:val="000000" w:themeColor="text1"/>
        </w:rPr>
        <w:t xml:space="preserve"> CodeIgniter</w:t>
      </w:r>
      <w:bookmarkEnd w:id="262"/>
    </w:p>
    <w:p w:rsidR="003E3AF6" w:rsidRDefault="003E3AF6" w:rsidP="003E3AF6">
      <w:r>
        <w:tab/>
      </w:r>
      <w:proofErr w:type="gramStart"/>
      <w:r w:rsidRPr="00D57E95">
        <w:rPr>
          <w:i/>
        </w:rPr>
        <w:t>Framework</w:t>
      </w:r>
      <w:r>
        <w:t xml:space="preserve"> adalah kerangka kerja yang dibuat untuk memudahkan pembuatan </w:t>
      </w:r>
      <w:r w:rsidRPr="00D57E95">
        <w:rPr>
          <w:i/>
        </w:rPr>
        <w:t>website</w:t>
      </w:r>
      <w:r>
        <w:t>.</w:t>
      </w:r>
      <w:proofErr w:type="gramEnd"/>
      <w:r>
        <w:t xml:space="preserve"> Kerangka kerja memiliki komponen dan variabel yang dibutuhkan perancang situs web untuk mempermudah pembacaan kode, perencanaan, pengujian, dan pemeliharaan. Dalam perkembangannya, </w:t>
      </w:r>
      <w:r w:rsidRPr="00D57E95">
        <w:rPr>
          <w:i/>
        </w:rPr>
        <w:t>framework</w:t>
      </w:r>
      <w:r>
        <w:t xml:space="preserve"> yang umum dirilis dimulai pada tahun 2004 yaitu </w:t>
      </w:r>
      <w:r w:rsidRPr="00D57E95">
        <w:rPr>
          <w:i/>
        </w:rPr>
        <w:t>framework</w:t>
      </w:r>
      <w:r>
        <w:t xml:space="preserve"> Prado 1, disusul dengan 3 </w:t>
      </w:r>
      <w:r w:rsidRPr="00D57E95">
        <w:rPr>
          <w:i/>
        </w:rPr>
        <w:t>framework</w:t>
      </w:r>
      <w:r>
        <w:t xml:space="preserve"> dunia pada tahun 2005 yaitu </w:t>
      </w:r>
      <w:r w:rsidRPr="00D57E95">
        <w:rPr>
          <w:i/>
        </w:rPr>
        <w:t>CakePHP</w:t>
      </w:r>
      <w:r>
        <w:t xml:space="preserve"> 1, Symfony1 dan Prado 2, dan saat ini sudah ada lebih dari 30 Framework di seluruh dunia dengan berbagai fungsi spesifik.</w:t>
      </w:r>
    </w:p>
    <w:p w:rsidR="003E3AF6" w:rsidRDefault="003E3AF6" w:rsidP="003E3AF6">
      <w:r>
        <w:lastRenderedPageBreak/>
        <w:tab/>
      </w:r>
      <w:proofErr w:type="gramStart"/>
      <w:r w:rsidRPr="00D57E95">
        <w:rPr>
          <w:i/>
        </w:rPr>
        <w:t>Codeigniter</w:t>
      </w:r>
      <w:r>
        <w:t xml:space="preserve"> adalah </w:t>
      </w:r>
      <w:r w:rsidRPr="00D57E95">
        <w:rPr>
          <w:i/>
        </w:rPr>
        <w:t>framework</w:t>
      </w:r>
      <w:r>
        <w:t xml:space="preserve"> yang dirilis oleh Ellis Lab pada tanggal 28 Februari 2006 dengan versi stabil 2.1.0.</w:t>
      </w:r>
      <w:proofErr w:type="gramEnd"/>
      <w:r>
        <w:t xml:space="preserve"> </w:t>
      </w:r>
      <w:proofErr w:type="gramStart"/>
      <w:r>
        <w:t xml:space="preserve">Pada Oktober 2014 diakuisisi oleh </w:t>
      </w:r>
      <w:r w:rsidRPr="00D202BF">
        <w:rPr>
          <w:i/>
        </w:rPr>
        <w:t>British Columbia Institute of Technology (BCIT)</w:t>
      </w:r>
      <w:r>
        <w:t>, hingga saat ini sedang dikembangkan.</w:t>
      </w:r>
      <w:proofErr w:type="gramEnd"/>
      <w:r>
        <w:t xml:space="preserve"> </w:t>
      </w:r>
      <w:proofErr w:type="gramStart"/>
      <w:r>
        <w:t>penggunaan</w:t>
      </w:r>
      <w:proofErr w:type="gramEnd"/>
      <w:r>
        <w:t xml:space="preserve"> </w:t>
      </w:r>
      <w:r w:rsidRPr="00D202BF">
        <w:rPr>
          <w:i/>
        </w:rPr>
        <w:t>framework</w:t>
      </w:r>
      <w:r>
        <w:t xml:space="preserve"> Codeigniter dalam pengembangan aplikasi sudah memberikan kerangka acuan yang sistematis untuk membangun aplikasi dengan </w:t>
      </w:r>
      <w:r w:rsidRPr="00D202BF">
        <w:rPr>
          <w:i/>
        </w:rPr>
        <w:t>PHP</w:t>
      </w:r>
      <w:r>
        <w:t xml:space="preserve"> </w:t>
      </w:r>
      <w:r w:rsidRPr="00D202BF">
        <w:rPr>
          <w:i/>
        </w:rPr>
        <w:t>(Hypertext Prepocessor).</w:t>
      </w:r>
      <w:r>
        <w:t xml:space="preserve"> Codeigniter menyediakan sekumpulan </w:t>
      </w:r>
      <w:r w:rsidRPr="00D202BF">
        <w:rPr>
          <w:i/>
        </w:rPr>
        <w:t>library</w:t>
      </w:r>
      <w:r>
        <w:t xml:space="preserve"> yang diperlukan untuk kerja kolaboratif, didukung oleh struktur sederhana dan antarmuka pengguna untuk mengakses koleksi </w:t>
      </w:r>
      <w:r w:rsidRPr="00D202BF">
        <w:rPr>
          <w:i/>
        </w:rPr>
        <w:t>library</w:t>
      </w:r>
      <w:r>
        <w:t>.</w:t>
      </w:r>
      <w:r>
        <w:fldChar w:fldCharType="begin" w:fldLock="1"/>
      </w:r>
      <w:r w:rsidR="008531E7">
        <w:instrText>ADDIN CSL_CITATION {"citationItems":[{"id":"ITEM-1","itemData":{"abstract":"In developing web-based applications the designers need a framework to facilitate the work process. In the framework of its development has been made with many features that simplify the application process, therefore we need an analysis of the selection of the right framework. The framework to be analyzed in this study is Codeigniter and Laravel, testing analysis using Load Test with a file size of 3401 KB. The Codeigniter and Laravel frameworks have different time and speed performance results. Codeigniter has an average value of time and speed greater than Laravel. On the average time value, Codeingiter has a greater time duration than Laravel with a difference of 4.2 ms and at an average value of speed, Codeigniter is still superior with a difference of 40.08 Kbit / s from Laravel.","author":[{"dropping-particle":"","family":"Ismai","given":"","non-dropping-particle":"","parse-names":false,"suffix":""}],"container-title":"Conference on Business, Social Sciences and Innovation Technology","id":"ITEM-1","issue":"1","issued":{"date-parts":[["2020"]]},"page":"614-621","title":"Studi Komparasi Pengembangan Websitedengan Framework Codeigniter Dan Laravel","type":"article-journal","volume":"1"},"uris":["http://www.mendeley.com/documents/?uuid=f7cdcb09-5f87-4b45-b713-525a7477fead"]}],"mendeley":{"formattedCitation":"(Ismai, 2020)","plainTextFormattedCitation":"(Ismai, 2020)","previouslyFormattedCitation":"(Ismai, 2020)"},"properties":{"noteIndex":0},"schema":"https://github.com/citation-style-language/schema/raw/master/csl-citation.json"}</w:instrText>
      </w:r>
      <w:r>
        <w:fldChar w:fldCharType="separate"/>
      </w:r>
      <w:proofErr w:type="gramStart"/>
      <w:r w:rsidR="008531E7" w:rsidRPr="008531E7">
        <w:rPr>
          <w:noProof/>
        </w:rPr>
        <w:t>(Ismai, 2020)</w:t>
      </w:r>
      <w:r>
        <w:fldChar w:fldCharType="end"/>
      </w:r>
      <w:r w:rsidR="00C5246E">
        <w:t>.</w:t>
      </w:r>
      <w:proofErr w:type="gramEnd"/>
    </w:p>
    <w:p w:rsidR="00C5246E" w:rsidRDefault="00C5246E" w:rsidP="003E3AF6"/>
    <w:p w:rsidR="00C5246E" w:rsidRDefault="00C5246E" w:rsidP="003E3AF6"/>
    <w:p w:rsidR="00C5246E" w:rsidRPr="00FE6F56" w:rsidRDefault="00C5246E" w:rsidP="003E3AF6"/>
    <w:p w:rsidR="003E3AF6" w:rsidRDefault="003E3AF6" w:rsidP="003E3AF6">
      <w:pPr>
        <w:pStyle w:val="Heading4"/>
      </w:pPr>
      <w:r>
        <w:t>HTML</w:t>
      </w:r>
    </w:p>
    <w:p w:rsidR="003E3AF6" w:rsidRDefault="003E3AF6" w:rsidP="003E3AF6">
      <w:r>
        <w:rPr>
          <w:noProof/>
        </w:rPr>
        <mc:AlternateContent>
          <mc:Choice Requires="wps">
            <w:drawing>
              <wp:anchor distT="0" distB="0" distL="114300" distR="114300" simplePos="0" relativeHeight="251661312" behindDoc="0" locked="0" layoutInCell="1" allowOverlap="1" wp14:anchorId="2EA2B766" wp14:editId="336296DA">
                <wp:simplePos x="0" y="0"/>
                <wp:positionH relativeFrom="column">
                  <wp:posOffset>939165</wp:posOffset>
                </wp:positionH>
                <wp:positionV relativeFrom="paragraph">
                  <wp:posOffset>1497965</wp:posOffset>
                </wp:positionV>
                <wp:extent cx="330962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3309620" cy="635"/>
                        </a:xfrm>
                        <a:prstGeom prst="rect">
                          <a:avLst/>
                        </a:prstGeom>
                        <a:solidFill>
                          <a:prstClr val="white"/>
                        </a:solidFill>
                        <a:ln>
                          <a:noFill/>
                        </a:ln>
                        <a:effectLst/>
                      </wps:spPr>
                      <wps:txbx>
                        <w:txbxContent>
                          <w:p w:rsidR="00A52CB4" w:rsidRPr="003F2413" w:rsidRDefault="00A52CB4" w:rsidP="003E3AF6">
                            <w:pPr>
                              <w:pStyle w:val="Caption"/>
                              <w:jc w:val="center"/>
                              <w:rPr>
                                <w:b w:val="0"/>
                                <w:noProof/>
                                <w:color w:val="000000" w:themeColor="text1"/>
                                <w:sz w:val="24"/>
                              </w:rPr>
                            </w:pPr>
                            <w:bookmarkStart w:id="263" w:name="_Toc127073518"/>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73.95pt;margin-top:117.95pt;width:260.6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" stroked="f">
                <v:textbox style="mso-fit-shape-to-text:t" inset="0,0,0,0">
                  <w:txbxContent>
                    <w:p w:rsidR="00A52CB4" w:rsidRPr="003F2413" w:rsidRDefault="00A52CB4" w:rsidP="003E3AF6">
                      <w:pPr>
                        <w:pStyle w:val="Caption"/>
                        <w:jc w:val="center"/>
                        <w:rPr>
                          <w:b w:val="0"/>
                          <w:noProof/>
                          <w:color w:val="000000" w:themeColor="text1"/>
                          <w:sz w:val="24"/>
                        </w:rPr>
                      </w:pPr>
                      <w:bookmarkStart w:id="264" w:name="_Toc127073518"/>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64"/>
                    </w:p>
                  </w:txbxContent>
                </v:textbox>
              </v:shape>
            </w:pict>
          </mc:Fallback>
        </mc:AlternateContent>
      </w:r>
      <w:r>
        <w:rPr>
          <w:noProof/>
        </w:rPr>
        <w:drawing>
          <wp:anchor distT="0" distB="0" distL="0" distR="0" simplePos="0" relativeHeight="251660288" behindDoc="0" locked="0" layoutInCell="1" allowOverlap="1" wp14:anchorId="6841F805" wp14:editId="45D4B4F4">
            <wp:simplePos x="0" y="0"/>
            <wp:positionH relativeFrom="page">
              <wp:posOffset>2379345</wp:posOffset>
            </wp:positionH>
            <wp:positionV relativeFrom="paragraph">
              <wp:posOffset>325755</wp:posOffset>
            </wp:positionV>
            <wp:extent cx="3309620" cy="1115060"/>
            <wp:effectExtent l="0" t="0" r="5080" b="8890"/>
            <wp:wrapTopAndBottom/>
            <wp:docPr id="11" name="image6.png" descr="D:\KULIAH\GITHUB CLONE REPO\LAPORAN-KERJA-PRAKTEK\h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23" cstate="print"/>
                    <a:stretch>
                      <a:fillRect/>
                    </a:stretch>
                  </pic:blipFill>
                  <pic:spPr>
                    <a:xfrm>
                      <a:off x="0" y="0"/>
                      <a:ext cx="3309620" cy="1115060"/>
                    </a:xfrm>
                    <a:prstGeom prst="rect">
                      <a:avLst/>
                    </a:prstGeom>
                  </pic:spPr>
                </pic:pic>
              </a:graphicData>
            </a:graphic>
          </wp:anchor>
        </w:drawing>
      </w:r>
    </w:p>
    <w:p w:rsidR="00C5246E" w:rsidRPr="007A51E6" w:rsidRDefault="00C5246E" w:rsidP="003E3AF6"/>
    <w:p w:rsidR="003E3AF6" w:rsidRDefault="003E3AF6" w:rsidP="003E3AF6">
      <w:r>
        <w:tab/>
        <w:t xml:space="preserve">HTML </w:t>
      </w:r>
      <w:r w:rsidRPr="007A51E6">
        <w:rPr>
          <w:i/>
        </w:rPr>
        <w:t xml:space="preserve">(Hyper Text </w:t>
      </w:r>
      <w:r>
        <w:rPr>
          <w:i/>
        </w:rPr>
        <w:t>Markup</w:t>
      </w:r>
      <w:r w:rsidRPr="007A51E6">
        <w:rPr>
          <w:i/>
        </w:rPr>
        <w:t xml:space="preserve"> Language)</w:t>
      </w:r>
      <w:r>
        <w:t xml:space="preserve"> merupakan suatu </w:t>
      </w:r>
      <w:r w:rsidRPr="007900BB">
        <w:t>format</w:t>
      </w:r>
      <w:r>
        <w:t xml:space="preserve"> </w:t>
      </w:r>
      <w:r w:rsidRPr="007900BB">
        <w:t>yang di</w:t>
      </w:r>
      <w:r>
        <w:t>per</w:t>
      </w:r>
      <w:r w:rsidRPr="007900BB">
        <w:t>gunakan untuk menulis halaman web</w:t>
      </w:r>
      <w:r>
        <w:t xml:space="preserve"> yang kemudian </w:t>
      </w:r>
      <w:proofErr w:type="gramStart"/>
      <w:r>
        <w:t>akan</w:t>
      </w:r>
      <w:proofErr w:type="gramEnd"/>
      <w:r>
        <w:t xml:space="preserve"> ditampilkan pada web browser</w:t>
      </w:r>
      <w:r w:rsidRPr="007900BB">
        <w:t xml:space="preserve">. </w:t>
      </w:r>
      <w:proofErr w:type="gramStart"/>
      <w:r w:rsidRPr="007900BB">
        <w:t xml:space="preserve">Kode HTML ini </w:t>
      </w:r>
      <w:r>
        <w:t>diproses melalui</w:t>
      </w:r>
      <w:r w:rsidRPr="007900BB">
        <w:t xml:space="preserve"> browser web dan memiliki kemampuan pemrograman aplikasi web.</w:t>
      </w:r>
      <w:proofErr w:type="gramEnd"/>
      <w:r w:rsidRPr="007900BB">
        <w:t xml:space="preserve"> </w:t>
      </w:r>
      <w:proofErr w:type="gramStart"/>
      <w:r w:rsidRPr="007900BB">
        <w:t xml:space="preserve">HTML </w:t>
      </w:r>
      <w:r>
        <w:t>adalah sebuah</w:t>
      </w:r>
      <w:r w:rsidRPr="007900BB">
        <w:t xml:space="preserve"> pengembangan format dokumen teks yang dibakukan, yaitu standar </w:t>
      </w:r>
      <w:r w:rsidRPr="007900BB">
        <w:rPr>
          <w:i/>
        </w:rPr>
        <w:t>Generalized Merkup Language.</w:t>
      </w:r>
      <w:proofErr w:type="gramEnd"/>
      <w:r w:rsidRPr="007900BB">
        <w:t xml:space="preserve"> HTML sebenarnya adalah ASCII atau dokumen teks yang</w:t>
      </w:r>
      <w:r>
        <w:t xml:space="preserve"> telah</w:t>
      </w:r>
      <w:r w:rsidRPr="007900BB">
        <w:t xml:space="preserve"> dirancang untuk tidak bergantung pada sistem operasi tertentu.</w:t>
      </w:r>
      <w:r>
        <w:fldChar w:fldCharType="begin" w:fldLock="1"/>
      </w:r>
      <w:r w:rsidR="008531E7">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7b3808ac-6764-4b24-9c96-bfd359459fe1"]}],"mendeley":{"formattedCitation":"(Nurjaman and Yasin, 2020)","plainTextFormattedCitation":"(Nurjaman and Yasin, 2020)","previouslyFormattedCitation":"(Nurjaman and Yasin, 2020)"},"properties":{"noteIndex":0},"schema":"https://github.com/citation-style-language/schema/raw/master/csl-citation.json"}</w:instrText>
      </w:r>
      <w:r>
        <w:fldChar w:fldCharType="separate"/>
      </w:r>
      <w:r w:rsidR="008531E7" w:rsidRPr="008531E7">
        <w:rPr>
          <w:noProof/>
        </w:rPr>
        <w:t>(Nurjaman and Yasin, 2020)</w:t>
      </w:r>
      <w:r>
        <w:fldChar w:fldCharType="end"/>
      </w:r>
    </w:p>
    <w:p w:rsidR="003E3AF6" w:rsidRDefault="003E3AF6" w:rsidP="003E3AF6"/>
    <w:p w:rsidR="003E3AF6" w:rsidRDefault="003E3AF6" w:rsidP="003E3AF6">
      <w:pPr>
        <w:pStyle w:val="Heading4"/>
      </w:pPr>
      <w:r>
        <w:t>CSS</w:t>
      </w:r>
    </w:p>
    <w:p w:rsidR="003E3AF6" w:rsidRPr="00B73E36" w:rsidRDefault="003E3AF6" w:rsidP="003E3AF6"/>
    <w:p w:rsidR="003E3AF6" w:rsidRDefault="003E3AF6" w:rsidP="003E3AF6">
      <w:pPr>
        <w:keepNext/>
        <w:jc w:val="center"/>
      </w:pPr>
      <w:r>
        <w:rPr>
          <w:noProof/>
        </w:rPr>
        <w:lastRenderedPageBreak/>
        <w:drawing>
          <wp:inline distT="0" distB="0" distL="0" distR="0" wp14:anchorId="403F007D" wp14:editId="4C029A6B">
            <wp:extent cx="2035534" cy="2871461"/>
            <wp:effectExtent l="0" t="0" r="3175" b="5715"/>
            <wp:docPr id="4" name="Picture 4"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S - Wikipedia"/>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38206" cy="2875230"/>
                    </a:xfrm>
                    <a:prstGeom prst="rect">
                      <a:avLst/>
                    </a:prstGeom>
                    <a:noFill/>
                    <a:ln>
                      <a:noFill/>
                    </a:ln>
                  </pic:spPr>
                </pic:pic>
              </a:graphicData>
            </a:graphic>
          </wp:inline>
        </w:drawing>
      </w:r>
    </w:p>
    <w:p w:rsidR="003E3AF6" w:rsidRPr="00B73E36" w:rsidRDefault="003E3AF6" w:rsidP="003E3AF6">
      <w:pPr>
        <w:pStyle w:val="Caption"/>
        <w:jc w:val="center"/>
        <w:rPr>
          <w:b w:val="0"/>
          <w:color w:val="000000" w:themeColor="text1"/>
        </w:rPr>
      </w:pPr>
      <w:bookmarkStart w:id="265" w:name="_Toc127073519"/>
      <w:r w:rsidRPr="00B73E36">
        <w:rPr>
          <w:b w:val="0"/>
          <w:color w:val="000000" w:themeColor="text1"/>
        </w:rPr>
        <w:t xml:space="preserve">Gambar </w:t>
      </w:r>
      <w:r w:rsidRPr="00B73E36">
        <w:rPr>
          <w:b w:val="0"/>
          <w:color w:val="000000" w:themeColor="text1"/>
        </w:rPr>
        <w:fldChar w:fldCharType="begin"/>
      </w:r>
      <w:r w:rsidRPr="00B73E36">
        <w:rPr>
          <w:b w:val="0"/>
          <w:color w:val="000000" w:themeColor="text1"/>
        </w:rPr>
        <w:instrText xml:space="preserve"> SEQ Gambar \* ARABIC </w:instrText>
      </w:r>
      <w:r w:rsidRPr="00B73E36">
        <w:rPr>
          <w:b w:val="0"/>
          <w:color w:val="000000" w:themeColor="text1"/>
        </w:rPr>
        <w:fldChar w:fldCharType="separate"/>
      </w:r>
      <w:r w:rsidR="00A52CB4">
        <w:rPr>
          <w:b w:val="0"/>
          <w:noProof/>
          <w:color w:val="000000" w:themeColor="text1"/>
        </w:rPr>
        <w:t>6</w:t>
      </w:r>
      <w:r w:rsidRPr="00B73E36">
        <w:rPr>
          <w:b w:val="0"/>
          <w:color w:val="000000" w:themeColor="text1"/>
        </w:rPr>
        <w:fldChar w:fldCharType="end"/>
      </w:r>
      <w:r w:rsidRPr="00B73E36">
        <w:rPr>
          <w:b w:val="0"/>
          <w:color w:val="000000" w:themeColor="text1"/>
        </w:rPr>
        <w:t xml:space="preserve"> CSS</w:t>
      </w:r>
      <w:bookmarkEnd w:id="265"/>
    </w:p>
    <w:p w:rsidR="003E3AF6" w:rsidRDefault="003E3AF6" w:rsidP="003E3AF6"/>
    <w:p w:rsidR="003E3AF6" w:rsidRDefault="003E3AF6" w:rsidP="003E3AF6">
      <w:r>
        <w:tab/>
      </w:r>
      <w:proofErr w:type="gramStart"/>
      <w:r w:rsidRPr="00FA28DD">
        <w:t xml:space="preserve">CSS atau </w:t>
      </w:r>
      <w:r w:rsidRPr="00D202BF">
        <w:rPr>
          <w:i/>
        </w:rPr>
        <w:t>Cascading Style Sheets</w:t>
      </w:r>
      <w:r w:rsidRPr="00FA28DD">
        <w:t xml:space="preserve"> adalah kumpulan kode program yang digunakan untuk mendesain atau mempercantik tampilan HTML.</w:t>
      </w:r>
      <w:proofErr w:type="gramEnd"/>
      <w:r w:rsidRPr="00FA28DD">
        <w:t xml:space="preserve"> </w:t>
      </w:r>
      <w:proofErr w:type="gramStart"/>
      <w:r w:rsidRPr="00FA28DD">
        <w:t>Dengan menggunakan CSS dapat mempercantik tampilan website dengan mengubah desain dari text, pemilihan warna, gambar dan latar belakang (</w:t>
      </w:r>
      <w:r w:rsidRPr="00D202BF">
        <w:rPr>
          <w:i/>
        </w:rPr>
        <w:t>background</w:t>
      </w:r>
      <w:r w:rsidRPr="00FA28DD">
        <w:t>), hampir semua kode tag dari HTML.</w:t>
      </w:r>
      <w:proofErr w:type="gramEnd"/>
      <w:r w:rsidRPr="00FA28DD">
        <w:t xml:space="preserve"> CSS merupakan bahasa pemrograman yang digunakan untuk mendesain halaman depan atau tampilan website </w:t>
      </w:r>
      <w:r w:rsidRPr="00D202BF">
        <w:rPr>
          <w:i/>
        </w:rPr>
        <w:t>(frond end).</w:t>
      </w:r>
    </w:p>
    <w:p w:rsidR="003E3AF6" w:rsidRDefault="003E3AF6" w:rsidP="003E3AF6">
      <w:r>
        <w:tab/>
      </w:r>
      <w:r w:rsidRPr="00FA28DD">
        <w:t xml:space="preserve">Penggunaan CSS </w:t>
      </w:r>
      <w:r>
        <w:t xml:space="preserve">untuk </w:t>
      </w:r>
      <w:r w:rsidRPr="00FA28DD">
        <w:t xml:space="preserve">pembuatan desain tampilan </w:t>
      </w:r>
      <w:r w:rsidRPr="00300FA8">
        <w:rPr>
          <w:i/>
        </w:rPr>
        <w:t>interface</w:t>
      </w:r>
      <w:r w:rsidRPr="00FA28DD">
        <w:t xml:space="preserve"> </w:t>
      </w:r>
      <w:r w:rsidRPr="00300FA8">
        <w:rPr>
          <w:i/>
        </w:rPr>
        <w:t>(frond end)</w:t>
      </w:r>
      <w:r w:rsidRPr="00FA28DD">
        <w:t xml:space="preserve"> lebih mudah dan lebih indah. CSS dapat diterapkan dengan 3 cara </w:t>
      </w:r>
      <w:proofErr w:type="gramStart"/>
      <w:r w:rsidRPr="00FA28DD">
        <w:t>yaitu :</w:t>
      </w:r>
      <w:proofErr w:type="gramEnd"/>
    </w:p>
    <w:p w:rsidR="003E3AF6" w:rsidRPr="00300FA8" w:rsidRDefault="003E3AF6" w:rsidP="003E3AF6">
      <w:pPr>
        <w:pStyle w:val="ListParagraph"/>
        <w:numPr>
          <w:ilvl w:val="0"/>
          <w:numId w:val="24"/>
        </w:numPr>
        <w:rPr>
          <w:i/>
        </w:rPr>
      </w:pPr>
      <w:r w:rsidRPr="00300FA8">
        <w:rPr>
          <w:i/>
        </w:rPr>
        <w:t>Internal</w:t>
      </w:r>
      <w:r w:rsidRPr="00300FA8">
        <w:rPr>
          <w:i/>
          <w:spacing w:val="-3"/>
        </w:rPr>
        <w:t xml:space="preserve"> </w:t>
      </w:r>
      <w:r w:rsidRPr="00300FA8">
        <w:rPr>
          <w:i/>
        </w:rPr>
        <w:t>Style</w:t>
      </w:r>
      <w:r w:rsidRPr="00300FA8">
        <w:rPr>
          <w:i/>
          <w:spacing w:val="-2"/>
        </w:rPr>
        <w:t xml:space="preserve"> </w:t>
      </w:r>
      <w:r w:rsidRPr="00300FA8">
        <w:rPr>
          <w:i/>
        </w:rPr>
        <w:t>Sheets</w:t>
      </w:r>
      <w:r w:rsidRPr="00300FA8">
        <w:rPr>
          <w:i/>
          <w:spacing w:val="-4"/>
        </w:rPr>
        <w:t xml:space="preserve"> </w:t>
      </w:r>
      <w:r w:rsidRPr="00300FA8">
        <w:rPr>
          <w:i/>
        </w:rPr>
        <w:t>(Embedded</w:t>
      </w:r>
      <w:r w:rsidRPr="00300FA8">
        <w:rPr>
          <w:i/>
          <w:spacing w:val="-3"/>
        </w:rPr>
        <w:t xml:space="preserve"> </w:t>
      </w:r>
      <w:r w:rsidRPr="00300FA8">
        <w:rPr>
          <w:i/>
        </w:rPr>
        <w:t>Style</w:t>
      </w:r>
      <w:r w:rsidRPr="00300FA8">
        <w:rPr>
          <w:i/>
          <w:spacing w:val="-1"/>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kode CSS dipasang didalam tag </w:t>
      </w:r>
      <w:r w:rsidRPr="00300FA8">
        <w:rPr>
          <w:i/>
        </w:rPr>
        <w:t>&lt;head&gt;</w:t>
      </w:r>
      <w:r w:rsidRPr="00FA28DD">
        <w:rPr>
          <w:spacing w:val="1"/>
        </w:rPr>
        <w:t xml:space="preserve"> </w:t>
      </w:r>
      <w:r>
        <w:t>HTML, agar memudahkan melakukan</w:t>
      </w:r>
      <w:r w:rsidRPr="00FA28DD">
        <w:rPr>
          <w:spacing w:val="1"/>
        </w:rPr>
        <w:t xml:space="preserve"> </w:t>
      </w:r>
      <w:r w:rsidRPr="00300FA8">
        <w:rPr>
          <w:i/>
        </w:rPr>
        <w:t>preview</w:t>
      </w:r>
      <w:r w:rsidRPr="00FA28DD">
        <w:rPr>
          <w:spacing w:val="1"/>
        </w:rPr>
        <w:t xml:space="preserve"> </w:t>
      </w:r>
      <w:r>
        <w:t>yang</w:t>
      </w:r>
      <w:r w:rsidRPr="00FA28DD">
        <w:rPr>
          <w:spacing w:val="1"/>
        </w:rPr>
        <w:t xml:space="preserve"> </w:t>
      </w:r>
      <w:r>
        <w:t>hanya</w:t>
      </w:r>
      <w:r w:rsidRPr="00FA28DD">
        <w:rPr>
          <w:spacing w:val="1"/>
        </w:rPr>
        <w:t xml:space="preserve"> </w:t>
      </w:r>
      <w:r>
        <w:t>ada</w:t>
      </w:r>
      <w:r w:rsidRPr="00FA28DD">
        <w:rPr>
          <w:spacing w:val="1"/>
        </w:rPr>
        <w:t xml:space="preserve"> </w:t>
      </w:r>
      <w:r>
        <w:t>pada</w:t>
      </w:r>
      <w:r w:rsidRPr="00FA28DD">
        <w:rPr>
          <w:spacing w:val="1"/>
        </w:rPr>
        <w:t xml:space="preserve"> </w:t>
      </w:r>
      <w:r>
        <w:t>satu</w:t>
      </w:r>
      <w:r w:rsidRPr="00FA28DD">
        <w:rPr>
          <w:spacing w:val="1"/>
        </w:rPr>
        <w:t xml:space="preserve"> </w:t>
      </w:r>
      <w:r>
        <w:t>halaman</w:t>
      </w:r>
      <w:r w:rsidRPr="00FA28DD">
        <w:rPr>
          <w:spacing w:val="1"/>
        </w:rPr>
        <w:t xml:space="preserve"> </w:t>
      </w:r>
      <w:r>
        <w:t>saja,</w:t>
      </w:r>
      <w:r w:rsidRPr="00FA28DD">
        <w:rPr>
          <w:spacing w:val="60"/>
        </w:rPr>
        <w:t xml:space="preserve"> </w:t>
      </w:r>
      <w:r>
        <w:t>atau</w:t>
      </w:r>
      <w:r w:rsidRPr="00FA28DD">
        <w:rPr>
          <w:spacing w:val="1"/>
        </w:rPr>
        <w:t xml:space="preserve"> </w:t>
      </w:r>
      <w:r>
        <w:t>dalam</w:t>
      </w:r>
      <w:r w:rsidRPr="00FA28DD">
        <w:rPr>
          <w:spacing w:val="1"/>
        </w:rPr>
        <w:t xml:space="preserve"> </w:t>
      </w:r>
      <w:r>
        <w:t>satu</w:t>
      </w:r>
      <w:r w:rsidRPr="00FA28DD">
        <w:rPr>
          <w:spacing w:val="1"/>
        </w:rPr>
        <w:t xml:space="preserve"> </w:t>
      </w:r>
      <w:r>
        <w:t>paragraph</w:t>
      </w:r>
      <w:r w:rsidRPr="00FA28DD">
        <w:rPr>
          <w:spacing w:val="1"/>
        </w:rPr>
        <w:t xml:space="preserve"> </w:t>
      </w:r>
      <w:r>
        <w:t>ada</w:t>
      </w:r>
      <w:r w:rsidRPr="00FA28DD">
        <w:rPr>
          <w:spacing w:val="1"/>
        </w:rPr>
        <w:t xml:space="preserve"> </w:t>
      </w:r>
      <w:r>
        <w:t>kalimat</w:t>
      </w:r>
      <w:r w:rsidRPr="00FA28DD">
        <w:rPr>
          <w:spacing w:val="1"/>
        </w:rPr>
        <w:t xml:space="preserve"> </w:t>
      </w:r>
      <w:r>
        <w:t>yang</w:t>
      </w:r>
      <w:r w:rsidRPr="00FA28DD">
        <w:rPr>
          <w:spacing w:val="1"/>
        </w:rPr>
        <w:t xml:space="preserve"> </w:t>
      </w:r>
      <w:r>
        <w:t>berbeda</w:t>
      </w:r>
      <w:r w:rsidRPr="00FA28DD">
        <w:rPr>
          <w:spacing w:val="1"/>
        </w:rPr>
        <w:t xml:space="preserve"> </w:t>
      </w:r>
      <w:r>
        <w:t>namun</w:t>
      </w:r>
      <w:r w:rsidRPr="00FA28DD">
        <w:rPr>
          <w:spacing w:val="-57"/>
        </w:rPr>
        <w:t xml:space="preserve"> </w:t>
      </w:r>
      <w:r>
        <w:t>terus</w:t>
      </w:r>
      <w:r w:rsidRPr="00FA28DD">
        <w:rPr>
          <w:spacing w:val="-2"/>
        </w:rPr>
        <w:t xml:space="preserve"> </w:t>
      </w:r>
      <w:r>
        <w:t>berulan.</w:t>
      </w:r>
    </w:p>
    <w:p w:rsidR="003E3AF6" w:rsidRPr="00300FA8" w:rsidRDefault="003E3AF6" w:rsidP="003E3AF6">
      <w:pPr>
        <w:pStyle w:val="ListParagraph"/>
        <w:numPr>
          <w:ilvl w:val="0"/>
          <w:numId w:val="24"/>
        </w:numPr>
        <w:rPr>
          <w:i/>
        </w:rPr>
      </w:pPr>
      <w:r w:rsidRPr="00300FA8">
        <w:rPr>
          <w:i/>
        </w:rPr>
        <w:t>Inline</w:t>
      </w:r>
      <w:r w:rsidRPr="00300FA8">
        <w:rPr>
          <w:i/>
          <w:spacing w:val="-2"/>
        </w:rPr>
        <w:t xml:space="preserve"> </w:t>
      </w:r>
      <w:r w:rsidRPr="00300FA8">
        <w:rPr>
          <w:i/>
        </w:rPr>
        <w:t>Style</w:t>
      </w:r>
      <w:r w:rsidRPr="00300FA8">
        <w:rPr>
          <w:i/>
          <w:spacing w:val="-2"/>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penggunaan CSS diterapkan di dalam tag HTML dengan</w:t>
      </w:r>
      <w:r>
        <w:rPr>
          <w:spacing w:val="1"/>
        </w:rPr>
        <w:t xml:space="preserve"> </w:t>
      </w:r>
      <w:r w:rsidRPr="00300FA8">
        <w:rPr>
          <w:i/>
        </w:rPr>
        <w:t>code &lt;style&gt;,</w:t>
      </w:r>
      <w:r>
        <w:t xml:space="preserve"> cara ini kurang bisa memaksimalkan fungsi</w:t>
      </w:r>
      <w:r>
        <w:rPr>
          <w:spacing w:val="1"/>
        </w:rPr>
        <w:t xml:space="preserve"> </w:t>
      </w:r>
      <w:r>
        <w:t xml:space="preserve">CSS dengan baik. Naum dalam penerapan </w:t>
      </w:r>
      <w:proofErr w:type="gramStart"/>
      <w:r>
        <w:t>cara</w:t>
      </w:r>
      <w:proofErr w:type="gramEnd"/>
      <w:r>
        <w:t xml:space="preserve"> ini dapat</w:t>
      </w:r>
      <w:r>
        <w:rPr>
          <w:spacing w:val="1"/>
        </w:rPr>
        <w:t xml:space="preserve"> </w:t>
      </w:r>
      <w:r>
        <w:t xml:space="preserve">memudahkan jika hanya ingin menambahkan efek </w:t>
      </w:r>
      <w:r w:rsidRPr="00300FA8">
        <w:rPr>
          <w:i/>
        </w:rPr>
        <w:t>style</w:t>
      </w:r>
      <w:r>
        <w:t xml:space="preserve"> ke</w:t>
      </w:r>
      <w:r>
        <w:rPr>
          <w:spacing w:val="1"/>
        </w:rPr>
        <w:t xml:space="preserve"> </w:t>
      </w:r>
      <w:r>
        <w:t>dalam</w:t>
      </w:r>
      <w:r>
        <w:rPr>
          <w:spacing w:val="-1"/>
        </w:rPr>
        <w:t xml:space="preserve"> </w:t>
      </w:r>
      <w:r>
        <w:t>satu atau dua</w:t>
      </w:r>
      <w:r>
        <w:rPr>
          <w:spacing w:val="-3"/>
        </w:rPr>
        <w:t xml:space="preserve"> </w:t>
      </w:r>
      <w:r>
        <w:t>elemen saja.</w:t>
      </w:r>
    </w:p>
    <w:p w:rsidR="003E3AF6" w:rsidRPr="00300FA8" w:rsidRDefault="003E3AF6" w:rsidP="003E3AF6">
      <w:pPr>
        <w:pStyle w:val="ListParagraph"/>
        <w:numPr>
          <w:ilvl w:val="0"/>
          <w:numId w:val="24"/>
        </w:numPr>
        <w:rPr>
          <w:i/>
        </w:rPr>
      </w:pPr>
      <w:r w:rsidRPr="00300FA8">
        <w:rPr>
          <w:i/>
        </w:rPr>
        <w:t>External</w:t>
      </w:r>
      <w:r w:rsidRPr="00300FA8">
        <w:rPr>
          <w:i/>
          <w:spacing w:val="-4"/>
        </w:rPr>
        <w:t xml:space="preserve"> </w:t>
      </w:r>
      <w:r w:rsidRPr="00300FA8">
        <w:rPr>
          <w:i/>
        </w:rPr>
        <w:t>Style</w:t>
      </w:r>
      <w:r w:rsidRPr="00300FA8">
        <w:rPr>
          <w:i/>
          <w:spacing w:val="-2"/>
        </w:rPr>
        <w:t xml:space="preserve"> </w:t>
      </w:r>
      <w:r w:rsidRPr="00300FA8">
        <w:rPr>
          <w:i/>
        </w:rPr>
        <w:t>Sheet</w:t>
      </w:r>
    </w:p>
    <w:p w:rsidR="003E3AF6" w:rsidRDefault="003E3AF6" w:rsidP="003E3AF6">
      <w:pPr>
        <w:ind w:left="709"/>
      </w:pPr>
      <w:r>
        <w:lastRenderedPageBreak/>
        <w:tab/>
      </w:r>
      <w:r>
        <w:tab/>
      </w:r>
      <w:r w:rsidRPr="00072183">
        <w:t xml:space="preserve">Pada </w:t>
      </w:r>
      <w:proofErr w:type="gramStart"/>
      <w:r w:rsidRPr="00072183">
        <w:t>cara</w:t>
      </w:r>
      <w:proofErr w:type="gramEnd"/>
      <w:r w:rsidRPr="00072183">
        <w:t xml:space="preserve"> ini </w:t>
      </w:r>
      <w:r>
        <w:t>script</w:t>
      </w:r>
      <w:r w:rsidRPr="00072183">
        <w:t xml:space="preserve"> CSS dibuat satu file yang terpisah dengan file </w:t>
      </w:r>
      <w:r>
        <w:tab/>
        <w:t xml:space="preserve">HTML. </w:t>
      </w:r>
      <w:proofErr w:type="gramStart"/>
      <w:r w:rsidRPr="00072183">
        <w:t xml:space="preserve">Cara ini memudahkan untuk pembuatan halaman website, </w:t>
      </w:r>
      <w:r>
        <w:tab/>
        <w:t xml:space="preserve">dikarenakan </w:t>
      </w:r>
      <w:r w:rsidRPr="00072183">
        <w:t xml:space="preserve">pembuatan CSS dilakukan secara terpisah dengan kode </w:t>
      </w:r>
      <w:r>
        <w:tab/>
        <w:t>HTML.</w:t>
      </w:r>
      <w:proofErr w:type="gramEnd"/>
      <w:r>
        <w:t xml:space="preserve"> Penerapan </w:t>
      </w:r>
      <w:r w:rsidRPr="00072183">
        <w:t xml:space="preserve">cara ini dapat dilakukan berulang-ulang </w:t>
      </w:r>
      <w:proofErr w:type="gramStart"/>
      <w:r w:rsidRPr="00072183">
        <w:t xml:space="preserve">pada </w:t>
      </w:r>
      <w:r>
        <w:t xml:space="preserve"> </w:t>
      </w:r>
      <w:r w:rsidRPr="00072183">
        <w:t>halama</w:t>
      </w:r>
      <w:r>
        <w:t>n</w:t>
      </w:r>
      <w:proofErr w:type="gramEnd"/>
      <w:r>
        <w:t xml:space="preserve"> </w:t>
      </w:r>
      <w:r w:rsidRPr="00072183">
        <w:t xml:space="preserve">yang berbeda-beda, dikarenakan pada saat ingin menerapkan file </w:t>
      </w:r>
      <w:r>
        <w:t xml:space="preserve"> CSS </w:t>
      </w:r>
      <w:r w:rsidRPr="00072183">
        <w:t xml:space="preserve">pada HTML tinggal melakukan </w:t>
      </w:r>
      <w:r>
        <w:t xml:space="preserve">pemanggilan file CSS dengan tag </w:t>
      </w:r>
      <w:r>
        <w:tab/>
        <w:t>&lt;link</w:t>
      </w:r>
      <w:r w:rsidRPr="00072183">
        <w:t>rel&gt; pada kode HTML.</w:t>
      </w:r>
    </w:p>
    <w:p w:rsidR="003E3AF6" w:rsidRDefault="003E3AF6" w:rsidP="003E3AF6">
      <w:pPr>
        <w:ind w:left="709"/>
      </w:pPr>
    </w:p>
    <w:p w:rsidR="003E3AF6" w:rsidRDefault="003E3AF6" w:rsidP="003E3AF6">
      <w:pPr>
        <w:pStyle w:val="Heading3"/>
      </w:pPr>
      <w:bookmarkStart w:id="266" w:name="_Toc127073505"/>
      <w:r>
        <w:t>Kerangka Pemikiran</w:t>
      </w:r>
      <w:bookmarkEnd w:id="266"/>
    </w:p>
    <w:p w:rsidR="003E3AF6" w:rsidRPr="00602A4B" w:rsidRDefault="003E3AF6" w:rsidP="003E3AF6">
      <w:pPr>
        <w:pStyle w:val="Caption"/>
        <w:keepNext/>
        <w:jc w:val="center"/>
        <w:rPr>
          <w:b w:val="0"/>
          <w:color w:val="000000" w:themeColor="text1"/>
        </w:rPr>
      </w:pPr>
      <w:bookmarkStart w:id="267" w:name="_Toc127073513"/>
      <w:r w:rsidRPr="00602A4B">
        <w:rPr>
          <w:b w:val="0"/>
          <w:color w:val="000000" w:themeColor="text1"/>
        </w:rPr>
        <w:t xml:space="preserve">Tabel </w:t>
      </w:r>
      <w:r w:rsidRPr="00602A4B">
        <w:rPr>
          <w:b w:val="0"/>
          <w:color w:val="000000" w:themeColor="text1"/>
        </w:rPr>
        <w:fldChar w:fldCharType="begin"/>
      </w:r>
      <w:r w:rsidRPr="00602A4B">
        <w:rPr>
          <w:b w:val="0"/>
          <w:color w:val="000000" w:themeColor="text1"/>
        </w:rPr>
        <w:instrText xml:space="preserve"> SEQ Tabel \* ARABIC </w:instrText>
      </w:r>
      <w:r w:rsidRPr="00602A4B">
        <w:rPr>
          <w:b w:val="0"/>
          <w:color w:val="000000" w:themeColor="text1"/>
        </w:rPr>
        <w:fldChar w:fldCharType="separate"/>
      </w:r>
      <w:r w:rsidR="00EF0850">
        <w:rPr>
          <w:b w:val="0"/>
          <w:noProof/>
          <w:color w:val="000000" w:themeColor="text1"/>
        </w:rPr>
        <w:t>2</w:t>
      </w:r>
      <w:r w:rsidRPr="00602A4B">
        <w:rPr>
          <w:b w:val="0"/>
          <w:color w:val="000000" w:themeColor="text1"/>
        </w:rPr>
        <w:fldChar w:fldCharType="end"/>
      </w:r>
      <w:r w:rsidRPr="00602A4B">
        <w:rPr>
          <w:b w:val="0"/>
          <w:color w:val="000000" w:themeColor="text1"/>
        </w:rPr>
        <w:t xml:space="preserve"> Kerangka Pemikiran</w:t>
      </w:r>
      <w:bookmarkEnd w:id="267"/>
    </w:p>
    <w:tbl>
      <w:tblPr>
        <w:tblStyle w:val="LightShading"/>
        <w:tblW w:w="8101" w:type="dxa"/>
        <w:jc w:val="center"/>
        <w:tblLook w:val="04A0" w:firstRow="1" w:lastRow="0" w:firstColumn="1" w:lastColumn="0" w:noHBand="0" w:noVBand="1"/>
      </w:tblPr>
      <w:tblGrid>
        <w:gridCol w:w="8101"/>
      </w:tblGrid>
      <w:tr w:rsidR="003E3AF6" w:rsidRPr="004D5E17" w:rsidTr="0046435E">
        <w:trPr>
          <w:cnfStyle w:val="100000000000" w:firstRow="1" w:lastRow="0" w:firstColumn="0" w:lastColumn="0" w:oddVBand="0" w:evenVBand="0" w:oddHBand="0"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Permasalah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7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602A4B">
              <w:rPr>
                <w:b w:val="0"/>
              </w:rPr>
              <w:t>Dibutuhkan sistem aplikasi sebagai alat pemantauan catatan data calon nasabah pada marketing PT. Victory International Semara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Tuju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40"/>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54D46" w:rsidP="00354D46">
            <w:pPr>
              <w:rPr>
                <w:b w:val="0"/>
              </w:rPr>
            </w:pPr>
            <w:r>
              <w:rPr>
                <w:b w:val="0"/>
              </w:rPr>
              <w:t xml:space="preserve">Penelitian ini bertujuan merancang sistem untuk </w:t>
            </w:r>
            <w:r w:rsidR="003E3AF6" w:rsidRPr="00305CCE">
              <w:rPr>
                <w:b w:val="0"/>
              </w:rPr>
              <w:t>mempermudah manager dalam memantau catatan atau data yang ada pada marketing PT. Victory International Futures Semarang</w:t>
            </w:r>
            <w:r w:rsidR="003E3AF6">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Metode Peneleti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865"/>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305CCE" w:rsidRDefault="003E3AF6" w:rsidP="0046435E">
            <w:pPr>
              <w:rPr>
                <w:b w:val="0"/>
              </w:rPr>
            </w:pPr>
            <w:r>
              <w:rPr>
                <w:b w:val="0"/>
              </w:rPr>
              <w:t xml:space="preserve">Metode yang digunakan pada penilitan ini adalah Metode </w:t>
            </w:r>
            <w:r w:rsidRPr="00B763B8">
              <w:rPr>
                <w:b w:val="0"/>
                <w:i/>
              </w:rPr>
              <w:t>Web engineeri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rPr>
                <w:i/>
                <w:lang w:val="id-ID"/>
              </w:rPr>
            </w:pPr>
            <w:r>
              <w:rPr>
                <w:lang w:val="id-ID"/>
              </w:rPr>
              <w:t>Alat (</w:t>
            </w:r>
            <w:r w:rsidRPr="004D5E17">
              <w:rPr>
                <w:i/>
              </w:rPr>
              <w:t>Tools</w:t>
            </w:r>
            <w:r>
              <w:rPr>
                <w:i/>
                <w:lang w:val="id-ID"/>
              </w:rPr>
              <w: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 xml:space="preserve">Perancangan sistem aplikasi ini menggunakan </w:t>
            </w:r>
            <w:r w:rsidRPr="00305CCE">
              <w:rPr>
                <w:b w:val="0"/>
                <w:i/>
              </w:rPr>
              <w:t>tools</w:t>
            </w:r>
            <w:r>
              <w:rPr>
                <w:b w:val="0"/>
                <w:i/>
              </w:rPr>
              <w:t xml:space="preserve"> </w:t>
            </w:r>
            <w:r>
              <w:rPr>
                <w:b w:val="0"/>
              </w:rPr>
              <w:t xml:space="preserve">MySQL sebagai database, PHP bahasa pemrograman, menggunakan framework Codeigniter3, kemudian ada HTML dan </w:t>
            </w:r>
            <w:proofErr w:type="gramStart"/>
            <w:r>
              <w:rPr>
                <w:b w:val="0"/>
              </w:rPr>
              <w:t xml:space="preserve">CSS </w:t>
            </w:r>
            <w:r w:rsidRPr="00305CCE">
              <w:rPr>
                <w:b w:val="0"/>
                <w:i/>
              </w:rPr>
              <w:t>.</w:t>
            </w:r>
            <w:proofErr w:type="gramEnd"/>
          </w:p>
        </w:tc>
      </w:tr>
      <w:tr w:rsidR="003E3AF6" w:rsidRPr="004D5E17" w:rsidTr="0046435E">
        <w:trPr>
          <w:trHeight w:val="5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Hasil Yang Diharapk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5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Hasil yang diharapkan dari penelitian ini adalah </w:t>
            </w:r>
            <w:r>
              <w:rPr>
                <w:b w:val="0"/>
              </w:rPr>
              <w:t>sistem aplikasi yang dapat digunakan untuk mepermudah pekerjaan antara marketing dan manager</w:t>
            </w:r>
          </w:p>
        </w:tc>
      </w:tr>
      <w:tr w:rsidR="003E3AF6" w:rsidRPr="004D5E17" w:rsidTr="0046435E">
        <w:trPr>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Evaluasi</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Proses evaluasi dilakukan </w:t>
            </w:r>
            <w:r>
              <w:rPr>
                <w:b w:val="0"/>
              </w:rPr>
              <w:t xml:space="preserve">untuk mengetahui letak kesalahan </w:t>
            </w:r>
            <w:r w:rsidRPr="004D5E17">
              <w:rPr>
                <w:b w:val="0"/>
              </w:rPr>
              <w:t xml:space="preserve">dari penelitian yang </w:t>
            </w:r>
            <w:r w:rsidRPr="004D5E17">
              <w:rPr>
                <w:b w:val="0"/>
              </w:rPr>
              <w:lastRenderedPageBreak/>
              <w:t xml:space="preserve">dilakukan </w:t>
            </w:r>
          </w:p>
        </w:tc>
      </w:tr>
      <w:tr w:rsidR="003E3AF6" w:rsidRPr="004D5E17" w:rsidTr="0046435E">
        <w:trPr>
          <w:trHeight w:val="44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lastRenderedPageBreak/>
              <w:t>Manfaa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Terciptannya sistem aplikasi yang dapat membantu dan mempermudah pekerjaan manager dan marketing PT. Victory International Futures Semarang.</w:t>
            </w:r>
          </w:p>
        </w:tc>
      </w:tr>
    </w:tbl>
    <w:p w:rsidR="003E3AF6" w:rsidRDefault="003E3AF6" w:rsidP="003E3AF6">
      <w:pPr>
        <w:pStyle w:val="Heading3"/>
        <w:sectPr w:rsidR="003E3AF6" w:rsidSect="006006AD">
          <w:headerReference w:type="default" r:id="rId25"/>
          <w:footerReference w:type="default" r:id="rId26"/>
          <w:pgSz w:w="11907" w:h="16840" w:code="9"/>
          <w:pgMar w:top="2268" w:right="1701" w:bottom="1701" w:left="2268" w:header="709" w:footer="709" w:gutter="0"/>
          <w:cols w:space="708"/>
          <w:docGrid w:linePitch="360"/>
        </w:sectPr>
      </w:pPr>
    </w:p>
    <w:p w:rsidR="003E3AF6" w:rsidRDefault="003E3AF6" w:rsidP="003E3AF6">
      <w:pPr>
        <w:pStyle w:val="Heading1"/>
        <w:numPr>
          <w:ilvl w:val="0"/>
          <w:numId w:val="0"/>
        </w:numPr>
        <w:ind w:left="432"/>
      </w:pPr>
      <w:bookmarkStart w:id="268" w:name="_Toc127073506"/>
      <w:r>
        <w:lastRenderedPageBreak/>
        <w:t>BAB III</w:t>
      </w:r>
      <w:r>
        <w:br/>
        <w:t>METODE PENELITIAN</w:t>
      </w:r>
      <w:bookmarkEnd w:id="268"/>
    </w:p>
    <w:p w:rsidR="003E3AF6" w:rsidRPr="00352641" w:rsidRDefault="003E3AF6" w:rsidP="003E3AF6"/>
    <w:p w:rsidR="003E3AF6" w:rsidRPr="0009308C"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269" w:name="_Toc120648153"/>
      <w:bookmarkStart w:id="270" w:name="_Toc120648182"/>
      <w:bookmarkStart w:id="271" w:name="_Toc120648226"/>
      <w:bookmarkStart w:id="272" w:name="_Toc120648264"/>
      <w:bookmarkStart w:id="273" w:name="_Toc120649586"/>
      <w:bookmarkStart w:id="274" w:name="_Toc120652558"/>
      <w:bookmarkStart w:id="275" w:name="_Toc120875842"/>
      <w:bookmarkStart w:id="276" w:name="_Toc123231594"/>
      <w:bookmarkStart w:id="277" w:name="_Toc123231661"/>
      <w:bookmarkStart w:id="278" w:name="_Toc123650932"/>
      <w:bookmarkStart w:id="279" w:name="_Toc124101456"/>
      <w:bookmarkStart w:id="280" w:name="_Toc124101488"/>
      <w:bookmarkStart w:id="281" w:name="_Toc124101520"/>
      <w:bookmarkStart w:id="282" w:name="_Toc124101560"/>
      <w:bookmarkStart w:id="283" w:name="_Toc124101612"/>
      <w:bookmarkStart w:id="284" w:name="_Toc125020886"/>
      <w:bookmarkStart w:id="285" w:name="_Toc125021041"/>
      <w:bookmarkStart w:id="286" w:name="_Toc125364685"/>
      <w:bookmarkStart w:id="287" w:name="_Toc125365059"/>
      <w:bookmarkStart w:id="288" w:name="_Toc125380505"/>
      <w:bookmarkStart w:id="289" w:name="_Toc126042342"/>
      <w:bookmarkStart w:id="290" w:name="_Toc126044727"/>
      <w:bookmarkStart w:id="291" w:name="_Toc126045772"/>
      <w:bookmarkStart w:id="292" w:name="_Toc126046381"/>
      <w:bookmarkStart w:id="293" w:name="_Toc127073507"/>
      <w:bookmarkStart w:id="294" w:name="_Toc40296156"/>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p>
    <w:p w:rsidR="003E3AF6" w:rsidRPr="00352641" w:rsidRDefault="003E3AF6" w:rsidP="003E3AF6">
      <w:pPr>
        <w:pStyle w:val="Heading2"/>
        <w:rPr>
          <w:color w:val="000000" w:themeColor="text1"/>
          <w:szCs w:val="24"/>
        </w:rPr>
      </w:pPr>
      <w:bookmarkStart w:id="295" w:name="_Toc127073508"/>
      <w:r w:rsidRPr="00B063F1">
        <w:t>Metode Pengumpulan Data</w:t>
      </w:r>
      <w:bookmarkEnd w:id="294"/>
      <w:bookmarkEnd w:id="295"/>
    </w:p>
    <w:p w:rsidR="003E3AF6" w:rsidRDefault="003E3AF6" w:rsidP="003E3AF6">
      <w:r>
        <w:tab/>
      </w:r>
      <w:proofErr w:type="gramStart"/>
      <w:r>
        <w:t>Selama melakukan penelitian, peneliti mengumpulkan data yang terdiri dari data primer dan data sekunder.</w:t>
      </w:r>
      <w:proofErr w:type="gramEnd"/>
      <w:r>
        <w:t xml:space="preserve"> </w:t>
      </w:r>
      <w:proofErr w:type="gramStart"/>
      <w:r>
        <w:t>Setiap jenis data dikumpulkan dengan menggunakan metode berikut.</w:t>
      </w:r>
      <w:proofErr w:type="gramEnd"/>
    </w:p>
    <w:p w:rsidR="003E3AF6" w:rsidRDefault="003E3AF6" w:rsidP="003E3AF6">
      <w:pPr>
        <w:pStyle w:val="ListParagraph"/>
        <w:numPr>
          <w:ilvl w:val="0"/>
          <w:numId w:val="27"/>
        </w:numPr>
      </w:pPr>
      <w:r>
        <w:t>Data Primer</w:t>
      </w:r>
    </w:p>
    <w:p w:rsidR="003E3AF6" w:rsidRPr="00236D07" w:rsidRDefault="003E3AF6" w:rsidP="003E3AF6">
      <w:pPr>
        <w:ind w:left="993"/>
      </w:pPr>
      <w:r>
        <w:rPr>
          <w:rFonts w:cs="Times New Roman"/>
          <w:color w:val="000000" w:themeColor="text1"/>
        </w:rPr>
        <w:tab/>
      </w:r>
      <w:r>
        <w:rPr>
          <w:rFonts w:cs="Times New Roman"/>
          <w:color w:val="000000" w:themeColor="text1"/>
        </w:rPr>
        <w:tab/>
      </w:r>
      <w:proofErr w:type="gramStart"/>
      <w:r>
        <w:t>Data Primer adalah data yang diperoleh langsung dari perusahaan.</w:t>
      </w:r>
      <w:proofErr w:type="gramEnd"/>
      <w:r>
        <w:t xml:space="preserve"> Data tersebut dapat diperoleh dari hasil wawancara dan proses observasi yang dilakukan oleh peneliti </w:t>
      </w:r>
      <w:r w:rsidR="00020854">
        <w:t xml:space="preserve">pada </w:t>
      </w:r>
      <w:r>
        <w:t>PT. Victory I</w:t>
      </w:r>
      <w:r w:rsidR="00D801C3">
        <w:t>nternational Futures Semarang</w:t>
      </w:r>
      <w:r>
        <w:t>.</w:t>
      </w:r>
    </w:p>
    <w:p w:rsidR="003E3AF6" w:rsidRDefault="003E3AF6" w:rsidP="003E3AF6">
      <w:pPr>
        <w:pStyle w:val="ListParagraph"/>
        <w:numPr>
          <w:ilvl w:val="0"/>
          <w:numId w:val="27"/>
        </w:numPr>
      </w:pPr>
      <w:r>
        <w:t xml:space="preserve">Data Sekunder </w:t>
      </w:r>
    </w:p>
    <w:p w:rsidR="003E3AF6" w:rsidRDefault="003E3AF6" w:rsidP="003E3AF6">
      <w:pPr>
        <w:pStyle w:val="ListParagraph"/>
        <w:autoSpaceDE w:val="0"/>
        <w:autoSpaceDN w:val="0"/>
        <w:adjustRightInd w:val="0"/>
        <w:ind w:left="993"/>
        <w:rPr>
          <w:rFonts w:cs="Times New Roman"/>
          <w:color w:val="000000" w:themeColor="text1"/>
          <w:szCs w:val="24"/>
        </w:rPr>
      </w:pPr>
      <w:r>
        <w:rPr>
          <w:rFonts w:cs="Times New Roman"/>
          <w:color w:val="000000" w:themeColor="text1"/>
          <w:szCs w:val="24"/>
        </w:rPr>
        <w:tab/>
      </w:r>
      <w:proofErr w:type="gramStart"/>
      <w:r w:rsidRPr="00AC0EF4">
        <w:rPr>
          <w:rFonts w:cs="Times New Roman"/>
          <w:color w:val="000000" w:themeColor="text1"/>
          <w:szCs w:val="24"/>
        </w:rPr>
        <w:t xml:space="preserve">Data sekunder adalah informasi yang diperoleh dengan mengumpulkan teori dan bahan-bahan yang berkaitan </w:t>
      </w:r>
      <w:r w:rsidRPr="009E4C10">
        <w:rPr>
          <w:rFonts w:cs="Times New Roman"/>
          <w:color w:val="000000" w:themeColor="text1"/>
          <w:szCs w:val="24"/>
        </w:rPr>
        <w:t xml:space="preserve">dengan </w:t>
      </w:r>
      <w:r>
        <w:rPr>
          <w:rFonts w:cs="Times New Roman"/>
          <w:color w:val="000000" w:themeColor="text1"/>
          <w:szCs w:val="24"/>
        </w:rPr>
        <w:t>permasalahan</w:t>
      </w:r>
      <w:r w:rsidRPr="009E4C10">
        <w:rPr>
          <w:rFonts w:cs="Times New Roman"/>
          <w:color w:val="000000" w:themeColor="text1"/>
          <w:szCs w:val="24"/>
        </w:rPr>
        <w:t xml:space="preserve"> yang sedang </w:t>
      </w:r>
      <w:r>
        <w:rPr>
          <w:rFonts w:cs="Times New Roman"/>
          <w:color w:val="000000" w:themeColor="text1"/>
          <w:szCs w:val="24"/>
        </w:rPr>
        <w:t>dilakukan peneliti</w:t>
      </w:r>
      <w:r w:rsidRPr="009E4C10">
        <w:rPr>
          <w:rFonts w:cs="Times New Roman"/>
          <w:color w:val="000000" w:themeColor="text1"/>
          <w:szCs w:val="24"/>
        </w:rPr>
        <w:t>.</w:t>
      </w:r>
      <w:proofErr w:type="gramEnd"/>
      <w:r w:rsidRPr="009E4C10">
        <w:rPr>
          <w:rFonts w:cs="Times New Roman"/>
          <w:color w:val="000000" w:themeColor="text1"/>
          <w:szCs w:val="24"/>
        </w:rPr>
        <w:t xml:space="preserve"> Informasi tersebut tersedia dari buku, jurnal dan sumber lain yang dapat membantu peneliti dalam penyusunan laporan akhir ini.</w:t>
      </w:r>
    </w:p>
    <w:p w:rsidR="003E3AF6" w:rsidRDefault="003E3AF6" w:rsidP="003E3AF6">
      <w:pPr>
        <w:pStyle w:val="ListParagraph"/>
        <w:autoSpaceDE w:val="0"/>
        <w:autoSpaceDN w:val="0"/>
        <w:adjustRightInd w:val="0"/>
        <w:ind w:left="993"/>
        <w:rPr>
          <w:rFonts w:cs="Times New Roman"/>
          <w:color w:val="000000" w:themeColor="text1"/>
          <w:szCs w:val="24"/>
        </w:rPr>
      </w:pPr>
    </w:p>
    <w:p w:rsidR="003E3AF6" w:rsidRDefault="003E3AF6" w:rsidP="003E3AF6">
      <w:pPr>
        <w:pStyle w:val="Heading2"/>
      </w:pPr>
      <w:bookmarkStart w:id="296" w:name="_Toc127073509"/>
      <w:r w:rsidRPr="00352641">
        <w:lastRenderedPageBreak/>
        <w:t xml:space="preserve">Metode </w:t>
      </w:r>
      <w:r w:rsidR="00290AAF">
        <w:t>Yang Diusulkan</w:t>
      </w:r>
      <w:bookmarkEnd w:id="296"/>
    </w:p>
    <w:p w:rsidR="00A45AEB" w:rsidRDefault="00A45AEB" w:rsidP="00A45AEB">
      <w:pPr>
        <w:keepNext/>
        <w:jc w:val="center"/>
      </w:pPr>
      <w:r>
        <w:rPr>
          <w:noProof/>
        </w:rPr>
        <w:drawing>
          <wp:inline distT="0" distB="0" distL="0" distR="0" wp14:anchorId="1AEAE100" wp14:editId="3FC68694">
            <wp:extent cx="4212505" cy="2972460"/>
            <wp:effectExtent l="0" t="0" r="0" b="0"/>
            <wp:docPr id="7" name="Picture 7"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A45AEB" w:rsidRPr="00A45AEB" w:rsidRDefault="00A45AEB" w:rsidP="00A45AEB">
      <w:pPr>
        <w:pStyle w:val="Caption"/>
        <w:jc w:val="center"/>
        <w:rPr>
          <w:b w:val="0"/>
          <w:color w:val="auto"/>
        </w:rPr>
      </w:pPr>
      <w:bookmarkStart w:id="297" w:name="_Toc127073520"/>
      <w:r w:rsidRPr="00A45AEB">
        <w:rPr>
          <w:b w:val="0"/>
          <w:color w:val="auto"/>
        </w:rPr>
        <w:t xml:space="preserve">Gambar </w:t>
      </w:r>
      <w:r w:rsidRPr="00A45AEB">
        <w:rPr>
          <w:b w:val="0"/>
          <w:color w:val="auto"/>
        </w:rPr>
        <w:fldChar w:fldCharType="begin"/>
      </w:r>
      <w:r w:rsidRPr="00A45AEB">
        <w:rPr>
          <w:b w:val="0"/>
          <w:color w:val="auto"/>
        </w:rPr>
        <w:instrText xml:space="preserve"> SEQ Gambar \* ARABIC </w:instrText>
      </w:r>
      <w:r w:rsidRPr="00A45AEB">
        <w:rPr>
          <w:b w:val="0"/>
          <w:color w:val="auto"/>
        </w:rPr>
        <w:fldChar w:fldCharType="separate"/>
      </w:r>
      <w:r w:rsidR="00A52CB4">
        <w:rPr>
          <w:b w:val="0"/>
          <w:noProof/>
          <w:color w:val="auto"/>
        </w:rPr>
        <w:t>7</w:t>
      </w:r>
      <w:r w:rsidRPr="00A45AEB">
        <w:rPr>
          <w:b w:val="0"/>
          <w:color w:val="auto"/>
        </w:rPr>
        <w:fldChar w:fldCharType="end"/>
      </w:r>
      <w:r w:rsidRPr="00A45AEB">
        <w:rPr>
          <w:b w:val="0"/>
          <w:color w:val="auto"/>
        </w:rPr>
        <w:t xml:space="preserve"> Web Engineering</w:t>
      </w:r>
      <w:bookmarkEnd w:id="297"/>
    </w:p>
    <w:p w:rsidR="003E3AF6" w:rsidRDefault="003E3AF6" w:rsidP="003E3AF6">
      <w:r>
        <w:tab/>
        <w:t xml:space="preserve">Pada penelitian ini </w:t>
      </w:r>
      <w:r w:rsidRPr="00B763B8">
        <w:rPr>
          <w:i/>
        </w:rPr>
        <w:t>web engineering</w:t>
      </w:r>
      <w:r>
        <w:t xml:space="preserve"> merupakan metode yang akan digunakan.</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008531E7" w:rsidRPr="008531E7">
        <w:rPr>
          <w:noProof/>
        </w:rPr>
        <w:t>(Anggraini and Gusmaliza, 2021)</w:t>
      </w:r>
      <w:r>
        <w:fldChar w:fldCharType="end"/>
      </w:r>
      <w:r>
        <w:t xml:space="preserve"> Metode ini terdiri dari 5 tahapan yaitu:</w:t>
      </w:r>
    </w:p>
    <w:p w:rsidR="003E3AF6" w:rsidRPr="002361F3" w:rsidRDefault="003E3AF6" w:rsidP="001B50EC">
      <w:pPr>
        <w:pStyle w:val="ListParagraph"/>
        <w:numPr>
          <w:ilvl w:val="0"/>
          <w:numId w:val="30"/>
        </w:numPr>
        <w:rPr>
          <w:i/>
        </w:rPr>
      </w:pPr>
      <w:r w:rsidRPr="002361F3">
        <w:rPr>
          <w:i/>
        </w:rPr>
        <w:t>Customer communication.</w:t>
      </w:r>
    </w:p>
    <w:p w:rsidR="003E3AF6" w:rsidRDefault="003E3AF6" w:rsidP="00A4283A">
      <w:pPr>
        <w:ind w:left="709"/>
      </w:pPr>
      <w:r>
        <w:tab/>
      </w:r>
      <w:r>
        <w:tab/>
      </w:r>
      <w:r w:rsidR="00A4283A">
        <w:t xml:space="preserve">Komunikasi ini mengacu pada proses wawancara dengan manager dan marketing PT Victory International Futures Semarang untuk menganalisa permasalahan yang terjadi, yang </w:t>
      </w:r>
      <w:proofErr w:type="gramStart"/>
      <w:r w:rsidR="00A4283A">
        <w:t>akan</w:t>
      </w:r>
      <w:proofErr w:type="gramEnd"/>
      <w:r w:rsidR="00A4283A">
        <w:t xml:space="preserve"> </w:t>
      </w:r>
      <w:r w:rsidR="00A4283A" w:rsidRPr="00340F46">
        <w:t xml:space="preserve">digunakan untuk mengetahui apa yang </w:t>
      </w:r>
      <w:r w:rsidR="00A4283A">
        <w:t>diperlukan pada rancangan</w:t>
      </w:r>
      <w:r w:rsidR="00A4283A" w:rsidRPr="00340F46">
        <w:t xml:space="preserve"> </w:t>
      </w:r>
      <w:r w:rsidR="00A4283A">
        <w:t>sistem aplikasi yang akan dibuat.</w:t>
      </w:r>
    </w:p>
    <w:p w:rsidR="00503BA8" w:rsidRDefault="00A319B4" w:rsidP="00503BA8">
      <w:pPr>
        <w:pStyle w:val="ListParagraph"/>
        <w:numPr>
          <w:ilvl w:val="0"/>
          <w:numId w:val="30"/>
        </w:numPr>
        <w:sectPr w:rsidR="00503BA8" w:rsidSect="00914FB5">
          <w:headerReference w:type="default" r:id="rId27"/>
          <w:footerReference w:type="default" r:id="rId28"/>
          <w:pgSz w:w="11907" w:h="16840" w:code="9"/>
          <w:pgMar w:top="2268" w:right="1701" w:bottom="1701" w:left="2268" w:header="709" w:footer="709" w:gutter="0"/>
          <w:cols w:space="708"/>
          <w:docGrid w:linePitch="360"/>
        </w:sectPr>
      </w:pPr>
      <w:r w:rsidRPr="00691A6C">
        <w:rPr>
          <w:i/>
        </w:rPr>
        <w:t>Planning</w:t>
      </w:r>
      <w:r>
        <w:t>.</w:t>
      </w:r>
    </w:p>
    <w:p w:rsidR="00A319B4" w:rsidRDefault="00A319B4" w:rsidP="00503BA8">
      <w:pPr>
        <w:pStyle w:val="ListParagraph"/>
      </w:pPr>
      <w:proofErr w:type="gramStart"/>
      <w:r w:rsidRPr="00EF0183">
        <w:lastRenderedPageBreak/>
        <w:t>Setelah itu, rancangan proyek penge</w:t>
      </w:r>
      <w:r>
        <w:t>mbangan aplikasi web diten</w:t>
      </w:r>
      <w:r w:rsidR="001D32C9">
        <w:t>tukan dengan mengumpulkan teori-</w:t>
      </w:r>
      <w:r>
        <w:t xml:space="preserve">teori </w:t>
      </w:r>
      <w:r w:rsidR="001D32C9">
        <w:t>terdahulu.</w:t>
      </w:r>
      <w:proofErr w:type="gramEnd"/>
      <w:r w:rsidRPr="00EF0183">
        <w:t xml:space="preserve"> </w:t>
      </w:r>
      <w:proofErr w:type="gramStart"/>
      <w:r w:rsidR="001D32C9">
        <w:t>Kemudian</w:t>
      </w:r>
      <w:r w:rsidRPr="00EF0183">
        <w:t xml:space="preserve"> menentukan </w:t>
      </w:r>
      <w:r w:rsidR="00E76A6C">
        <w:t>waktu</w:t>
      </w:r>
      <w:r w:rsidRPr="00EF0183">
        <w:t xml:space="preserve"> pekerjaan dan sub-pekerjaan yang ditentukan</w:t>
      </w:r>
      <w:r>
        <w:t xml:space="preserve"> hingga bahasa pemrograman yang digunakan</w:t>
      </w:r>
      <w:r w:rsidRPr="00EF0183">
        <w:t>.</w:t>
      </w:r>
      <w:proofErr w:type="gramEnd"/>
    </w:p>
    <w:p w:rsidR="00A319B4" w:rsidRPr="00691A6C" w:rsidRDefault="00A319B4" w:rsidP="00503BA8">
      <w:pPr>
        <w:pStyle w:val="ListParagraph"/>
        <w:numPr>
          <w:ilvl w:val="0"/>
          <w:numId w:val="30"/>
        </w:numPr>
        <w:rPr>
          <w:i/>
        </w:rPr>
      </w:pPr>
      <w:r w:rsidRPr="00691A6C">
        <w:rPr>
          <w:i/>
        </w:rPr>
        <w:t>Modeling</w:t>
      </w:r>
    </w:p>
    <w:p w:rsidR="00A319B4" w:rsidRDefault="00A319B4" w:rsidP="00A319B4">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A319B4" w:rsidRPr="00691A6C" w:rsidRDefault="00A319B4" w:rsidP="00503BA8">
      <w:pPr>
        <w:pStyle w:val="ListParagraph"/>
        <w:numPr>
          <w:ilvl w:val="0"/>
          <w:numId w:val="30"/>
        </w:numPr>
        <w:rPr>
          <w:i/>
        </w:rPr>
      </w:pPr>
      <w:r w:rsidRPr="00691A6C">
        <w:rPr>
          <w:i/>
        </w:rPr>
        <w:t>Construction</w:t>
      </w:r>
    </w:p>
    <w:p w:rsidR="00A319B4" w:rsidRDefault="00A319B4" w:rsidP="00A319B4">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A319B4" w:rsidRPr="00691A6C" w:rsidRDefault="00A319B4" w:rsidP="00503BA8">
      <w:pPr>
        <w:pStyle w:val="ListParagraph"/>
        <w:numPr>
          <w:ilvl w:val="0"/>
          <w:numId w:val="30"/>
        </w:numPr>
        <w:rPr>
          <w:i/>
        </w:rPr>
      </w:pPr>
      <w:r w:rsidRPr="00691A6C">
        <w:rPr>
          <w:i/>
        </w:rPr>
        <w:t>Deployment</w:t>
      </w:r>
    </w:p>
    <w:p w:rsidR="00A319B4" w:rsidRDefault="00A319B4" w:rsidP="00A319B4">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t xml:space="preserve">setelah itu </w:t>
      </w:r>
      <w:r w:rsidRPr="007A0186">
        <w:t xml:space="preserve">dijalankan </w:t>
      </w:r>
      <w:r>
        <w:t>pengguna</w:t>
      </w:r>
      <w:r w:rsidRPr="007A0186">
        <w:t xml:space="preserve"> dan kemudian dievaluasi secara berkala untuk menginformasikan tim pengembangan dan membuat perubahan pada aplikasi web jika diperlukan.</w:t>
      </w:r>
    </w:p>
    <w:p w:rsidR="003E3AF6" w:rsidRDefault="003E3AF6" w:rsidP="003E3AF6">
      <w:pPr>
        <w:pStyle w:val="ListParagraph"/>
      </w:pPr>
    </w:p>
    <w:p w:rsidR="003E3AF6" w:rsidRDefault="003E3AF6" w:rsidP="003E3AF6">
      <w:pPr>
        <w:pStyle w:val="Heading2"/>
      </w:pPr>
      <w:bookmarkStart w:id="298" w:name="_Toc127073510"/>
      <w:r>
        <w:t>Metode Pengujian</w:t>
      </w:r>
      <w:bookmarkEnd w:id="298"/>
    </w:p>
    <w:p w:rsidR="003E3AF6" w:rsidRDefault="00006AFC" w:rsidP="003E3AF6">
      <w:r>
        <w:tab/>
      </w:r>
      <w:proofErr w:type="gramStart"/>
      <w:r>
        <w:t>Dalam penelitian ini terdapat juga tahap pengujian pada sistem perangkat lunak yang telah dirancang, untuk mengetahui apakah terdapat kesalahan pada program ketika dijalankan.</w:t>
      </w:r>
      <w:proofErr w:type="gramEnd"/>
      <w:r>
        <w:t xml:space="preserve"> Terdapat 2 metode pengujian yang dilakukan oleh peneliti antara lain:</w:t>
      </w:r>
    </w:p>
    <w:p w:rsidR="00006AFC" w:rsidRDefault="00006AFC" w:rsidP="00006AFC">
      <w:pPr>
        <w:pStyle w:val="ListParagraph"/>
        <w:numPr>
          <w:ilvl w:val="0"/>
          <w:numId w:val="31"/>
        </w:numPr>
      </w:pPr>
      <w:r w:rsidRPr="00006AFC">
        <w:rPr>
          <w:i/>
        </w:rPr>
        <w:t>User Acceptance Testing</w:t>
      </w:r>
      <w:r>
        <w:t xml:space="preserve"> (UAT)</w:t>
      </w:r>
    </w:p>
    <w:p w:rsidR="00006AFC" w:rsidRDefault="00006AFC" w:rsidP="00006AFC">
      <w:r>
        <w:tab/>
      </w:r>
      <w:r>
        <w:tab/>
        <w:t xml:space="preserve">Pada pengujian pertama menggunakan metode UAT atau bisa </w:t>
      </w:r>
      <w:r>
        <w:tab/>
        <w:t xml:space="preserve">disebut juga </w:t>
      </w:r>
      <w:r w:rsidRPr="00006AFC">
        <w:rPr>
          <w:i/>
        </w:rPr>
        <w:t>User Acceptance Testing</w:t>
      </w:r>
      <w:r>
        <w:rPr>
          <w:i/>
        </w:rPr>
        <w:t xml:space="preserve"> </w:t>
      </w:r>
      <w:r>
        <w:t xml:space="preserve">yang dimana pengujian ini </w:t>
      </w:r>
      <w:r w:rsidR="00A80346">
        <w:tab/>
        <w:t>d</w:t>
      </w:r>
      <w:r>
        <w:t xml:space="preserve">ilakukan oleh pengguna dengan melakukan berbagai macam uji coba dan </w:t>
      </w:r>
      <w:r w:rsidR="00A80346">
        <w:tab/>
      </w:r>
      <w:r>
        <w:t xml:space="preserve">melakukan beberapa tahapan proses yaitu perencanaan, scenario tes, </w:t>
      </w:r>
      <w:r w:rsidR="00A80346">
        <w:tab/>
      </w:r>
      <w:r w:rsidR="00FA7E7E">
        <w:t>e</w:t>
      </w:r>
      <w:r>
        <w:t>ksekusi, dan keputusan akhir.</w:t>
      </w:r>
    </w:p>
    <w:p w:rsidR="00A80346" w:rsidRDefault="00A80346" w:rsidP="00A80346">
      <w:pPr>
        <w:pStyle w:val="ListParagraph"/>
        <w:numPr>
          <w:ilvl w:val="0"/>
          <w:numId w:val="31"/>
        </w:numPr>
        <w:rPr>
          <w:i/>
        </w:rPr>
      </w:pPr>
      <w:r w:rsidRPr="00A80346">
        <w:rPr>
          <w:i/>
        </w:rPr>
        <w:t>Black-box Testing</w:t>
      </w:r>
    </w:p>
    <w:p w:rsidR="00523BF7" w:rsidRDefault="00A80346" w:rsidP="00A80346">
      <w:pPr>
        <w:pStyle w:val="ListParagraph"/>
      </w:pPr>
      <w:r>
        <w:rPr>
          <w:i/>
        </w:rPr>
        <w:lastRenderedPageBreak/>
        <w:tab/>
      </w:r>
      <w:r>
        <w:t xml:space="preserve">Metode pengujian ini dilakukan pada fungsionalitas input dan output sistem. Ketika dilakukan pengetesan makan </w:t>
      </w:r>
      <w:proofErr w:type="gramStart"/>
      <w:r>
        <w:t>akan</w:t>
      </w:r>
      <w:proofErr w:type="gramEnd"/>
      <w:r>
        <w:t xml:space="preserve"> diketahui bagian mana yang terdapat </w:t>
      </w:r>
      <w:r w:rsidRPr="00A80346">
        <w:rPr>
          <w:i/>
        </w:rPr>
        <w:t>bug</w:t>
      </w:r>
      <w:r>
        <w:t xml:space="preserve"> atau </w:t>
      </w:r>
      <w:r w:rsidRPr="00A80346">
        <w:rPr>
          <w:i/>
        </w:rPr>
        <w:t>error</w:t>
      </w:r>
      <w:r>
        <w:rPr>
          <w:i/>
        </w:rPr>
        <w:t xml:space="preserve"> </w:t>
      </w:r>
      <w:r>
        <w:t>pada saat dilakukan pengujian</w:t>
      </w:r>
      <w:r w:rsidR="00523BF7">
        <w:t>.</w:t>
      </w:r>
    </w:p>
    <w:p w:rsidR="00523BF7" w:rsidRDefault="00523BF7">
      <w:pPr>
        <w:spacing w:after="200" w:line="276" w:lineRule="auto"/>
        <w:jc w:val="left"/>
      </w:pPr>
      <w:r>
        <w:br w:type="page"/>
      </w:r>
    </w:p>
    <w:p w:rsidR="00523BF7" w:rsidRDefault="00523BF7" w:rsidP="00523BF7">
      <w:pPr>
        <w:pStyle w:val="Heading1"/>
        <w:numPr>
          <w:ilvl w:val="0"/>
          <w:numId w:val="0"/>
        </w:numPr>
        <w:spacing w:before="0"/>
        <w:ind w:left="432"/>
      </w:pPr>
      <w:bookmarkStart w:id="299" w:name="_Toc126830623"/>
      <w:r>
        <w:rPr>
          <w:lang w:val="id-ID"/>
        </w:rPr>
        <w:lastRenderedPageBreak/>
        <w:t>BAB IV</w:t>
      </w:r>
      <w:r>
        <w:rPr>
          <w:lang w:val="id-ID"/>
        </w:rPr>
        <w:br/>
        <w:t>HASIL DAN PEMBAHASAN</w:t>
      </w:r>
      <w:bookmarkEnd w:id="299"/>
    </w:p>
    <w:p w:rsidR="003C2775" w:rsidRPr="003C2775" w:rsidRDefault="003C2775" w:rsidP="003C2775">
      <w:pPr>
        <w:pStyle w:val="ListParagraph"/>
        <w:keepNext/>
        <w:keepLines/>
        <w:numPr>
          <w:ilvl w:val="0"/>
          <w:numId w:val="34"/>
        </w:numPr>
        <w:outlineLvl w:val="1"/>
        <w:rPr>
          <w:b/>
          <w:vanish/>
        </w:rPr>
      </w:pPr>
      <w:bookmarkStart w:id="300" w:name="_Toc126830626"/>
    </w:p>
    <w:p w:rsidR="003C2775" w:rsidRPr="003C2775" w:rsidRDefault="003C2775" w:rsidP="003C2775">
      <w:pPr>
        <w:pStyle w:val="ListParagraph"/>
        <w:keepNext/>
        <w:keepLines/>
        <w:numPr>
          <w:ilvl w:val="0"/>
          <w:numId w:val="34"/>
        </w:numPr>
        <w:outlineLvl w:val="1"/>
        <w:rPr>
          <w:b/>
          <w:vanish/>
        </w:rPr>
      </w:pPr>
    </w:p>
    <w:p w:rsidR="003C2775" w:rsidRPr="003C2775" w:rsidRDefault="003C2775" w:rsidP="003C2775">
      <w:pPr>
        <w:pStyle w:val="ListParagraph"/>
        <w:keepNext/>
        <w:keepLines/>
        <w:numPr>
          <w:ilvl w:val="0"/>
          <w:numId w:val="34"/>
        </w:numPr>
        <w:outlineLvl w:val="1"/>
        <w:rPr>
          <w:b/>
          <w:vanish/>
        </w:rPr>
      </w:pPr>
    </w:p>
    <w:p w:rsidR="003C2775" w:rsidRPr="003C2775" w:rsidRDefault="003C2775" w:rsidP="003C2775">
      <w:pPr>
        <w:pStyle w:val="ListParagraph"/>
        <w:keepNext/>
        <w:keepLines/>
        <w:numPr>
          <w:ilvl w:val="0"/>
          <w:numId w:val="34"/>
        </w:numPr>
        <w:outlineLvl w:val="1"/>
        <w:rPr>
          <w:b/>
          <w:vanish/>
        </w:rPr>
      </w:pPr>
    </w:p>
    <w:p w:rsidR="00523BF7" w:rsidRPr="00A56CC6" w:rsidRDefault="00523BF7" w:rsidP="003C2775">
      <w:pPr>
        <w:pStyle w:val="ListParagraph"/>
        <w:keepNext/>
        <w:keepLines/>
        <w:numPr>
          <w:ilvl w:val="1"/>
          <w:numId w:val="34"/>
        </w:numPr>
        <w:ind w:left="360"/>
        <w:outlineLvl w:val="1"/>
        <w:rPr>
          <w:b/>
        </w:rPr>
      </w:pPr>
      <w:r>
        <w:rPr>
          <w:b/>
        </w:rPr>
        <w:t>Perancangan Sistem</w:t>
      </w:r>
      <w:bookmarkEnd w:id="300"/>
    </w:p>
    <w:p w:rsidR="00523BF7" w:rsidRDefault="00523BF7" w:rsidP="00523BF7">
      <w:pPr>
        <w:ind w:firstLine="426"/>
      </w:pPr>
      <w:r w:rsidRPr="00523BF7">
        <w:t xml:space="preserve">Perancangan sistem adalah salah satu dari bagian metodologi pembangunan perangkat lunak (software), yang berfungsi sebagai gambaran dan sketsa dari berbagai macam-maccam elemen yang terpecah menjadi kesatuan yang utuh menjadi sebuah sistem yang </w:t>
      </w:r>
      <w:proofErr w:type="gramStart"/>
      <w:r w:rsidRPr="00523BF7">
        <w:t>akan</w:t>
      </w:r>
      <w:proofErr w:type="gramEnd"/>
      <w:r w:rsidRPr="00523BF7">
        <w:t xml:space="preserve"> dirancang</w:t>
      </w:r>
      <w:r>
        <w:t>.</w:t>
      </w:r>
    </w:p>
    <w:p w:rsidR="003C2775" w:rsidRPr="003C2775" w:rsidRDefault="003C2775" w:rsidP="003C2775">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p>
    <w:p w:rsidR="003C2775" w:rsidRPr="003C2775" w:rsidRDefault="003C2775" w:rsidP="003C2775">
      <w:pPr>
        <w:pStyle w:val="ListParagraph"/>
        <w:keepNext/>
        <w:keepLines/>
        <w:numPr>
          <w:ilvl w:val="1"/>
          <w:numId w:val="26"/>
        </w:numPr>
        <w:contextualSpacing w:val="0"/>
        <w:outlineLvl w:val="1"/>
        <w:rPr>
          <w:rFonts w:eastAsiaTheme="majorEastAsia" w:cstheme="majorBidi"/>
          <w:b/>
          <w:bCs/>
          <w:vanish/>
          <w:szCs w:val="26"/>
        </w:rPr>
      </w:pPr>
    </w:p>
    <w:p w:rsidR="00523BF7" w:rsidRDefault="00523BF7" w:rsidP="003C2775">
      <w:pPr>
        <w:pStyle w:val="Heading3"/>
        <w:ind w:left="567" w:hanging="567"/>
      </w:pPr>
      <w:r>
        <w:t>Gambaran Umum Sistem</w:t>
      </w:r>
    </w:p>
    <w:p w:rsidR="00523BF7" w:rsidRDefault="00523BF7" w:rsidP="00523BF7">
      <w:r>
        <w:tab/>
      </w:r>
      <w:r w:rsidRPr="00523BF7">
        <w:t xml:space="preserve">Perancangan dari sebuah Sistem pemantauan dan pengelolaan data calon nasabah PT. Victory International Futures Semarang yang menggunakan metode Web Engineering yang dibuat dengan harapan dapat memberikan kefektifan dan kemudahan dalam melakukan pencatatan nasabah bagi marketing dan memperudah pemantauan langsung bagi manager PT. Victory International Futures Semarang. </w:t>
      </w:r>
      <w:proofErr w:type="gramStart"/>
      <w:r w:rsidRPr="00523BF7">
        <w:t>sistem</w:t>
      </w:r>
      <w:proofErr w:type="gramEnd"/>
      <w:r w:rsidRPr="00523BF7">
        <w:t xml:space="preserve"> aplikasi ini dirancang berbasis website sehingga lebih mudah dan fleksibel untuk diakses di berbagai macam perangkat, terdapat tahapan harus dilakukan untuk melakukan pencatatan</w:t>
      </w:r>
      <w:r w:rsidR="00560560">
        <w:t xml:space="preserve"> dan pengelolaan data</w:t>
      </w:r>
      <w:r w:rsidRPr="00523BF7">
        <w:t xml:space="preserve"> yang dilakukan oleh marketing. Berikut merupakan gambaran intruksi tersebut</w:t>
      </w:r>
    </w:p>
    <w:p w:rsidR="0018144E" w:rsidRDefault="0018144E" w:rsidP="00523BF7"/>
    <w:p w:rsidR="0018144E" w:rsidRDefault="0018144E" w:rsidP="0018144E">
      <w:pPr>
        <w:keepNext/>
      </w:pPr>
      <w:r>
        <w:rPr>
          <w:noProof/>
        </w:rPr>
        <w:drawing>
          <wp:inline distT="0" distB="0" distL="0" distR="0" wp14:anchorId="276FFEE5" wp14:editId="211E6791">
            <wp:extent cx="5040630" cy="106898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040630" cy="1068980"/>
                    </a:xfrm>
                    <a:prstGeom prst="rect">
                      <a:avLst/>
                    </a:prstGeom>
                  </pic:spPr>
                </pic:pic>
              </a:graphicData>
            </a:graphic>
          </wp:inline>
        </w:drawing>
      </w:r>
    </w:p>
    <w:p w:rsidR="00352641" w:rsidRPr="0018144E" w:rsidRDefault="0018144E" w:rsidP="0018144E">
      <w:pPr>
        <w:pStyle w:val="Caption"/>
        <w:jc w:val="center"/>
        <w:rPr>
          <w:b w:val="0"/>
          <w:color w:val="000000" w:themeColor="text1"/>
          <w:szCs w:val="24"/>
        </w:rPr>
      </w:pPr>
      <w:r w:rsidRPr="0018144E">
        <w:rPr>
          <w:b w:val="0"/>
          <w:color w:val="000000" w:themeColor="text1"/>
        </w:rPr>
        <w:t xml:space="preserve">Gambar </w:t>
      </w:r>
      <w:r w:rsidRPr="0018144E">
        <w:rPr>
          <w:b w:val="0"/>
          <w:color w:val="000000" w:themeColor="text1"/>
        </w:rPr>
        <w:fldChar w:fldCharType="begin"/>
      </w:r>
      <w:r w:rsidRPr="0018144E">
        <w:rPr>
          <w:b w:val="0"/>
          <w:color w:val="000000" w:themeColor="text1"/>
        </w:rPr>
        <w:instrText xml:space="preserve"> SEQ Gambar \* ARABIC </w:instrText>
      </w:r>
      <w:r w:rsidRPr="0018144E">
        <w:rPr>
          <w:b w:val="0"/>
          <w:color w:val="000000" w:themeColor="text1"/>
        </w:rPr>
        <w:fldChar w:fldCharType="separate"/>
      </w:r>
      <w:r w:rsidR="00A52CB4">
        <w:rPr>
          <w:b w:val="0"/>
          <w:noProof/>
          <w:color w:val="000000" w:themeColor="text1"/>
        </w:rPr>
        <w:t>8</w:t>
      </w:r>
      <w:r w:rsidRPr="0018144E">
        <w:rPr>
          <w:b w:val="0"/>
          <w:color w:val="000000" w:themeColor="text1"/>
        </w:rPr>
        <w:fldChar w:fldCharType="end"/>
      </w:r>
      <w:r w:rsidRPr="0018144E">
        <w:rPr>
          <w:b w:val="0"/>
          <w:color w:val="000000" w:themeColor="text1"/>
        </w:rPr>
        <w:t xml:space="preserve"> Alur Pencatatan data nasabah</w:t>
      </w:r>
    </w:p>
    <w:p w:rsidR="00941ACF" w:rsidRDefault="00D94C2A" w:rsidP="00941ACF">
      <w:bookmarkStart w:id="301" w:name="_Toc127073511"/>
      <w:proofErr w:type="gramStart"/>
      <w:r>
        <w:t>Pada gambar 8 menunjukan bahwa ada gambaran tahapan sebelum dilakukannya pencatatan data nasabah yang dilakukan oleh marketing.</w:t>
      </w:r>
      <w:proofErr w:type="gramEnd"/>
      <w:r>
        <w:t xml:space="preserve"> </w:t>
      </w:r>
      <w:proofErr w:type="gramStart"/>
      <w:r>
        <w:t>Marketing harus melakukan registrasi terlebih dahulu untuk dapat menggunakan sistem kemudian setelah diterima di pendaftaran, marketing diharuskan login terlebih dahulu setelah itu marketing dapat menggunakan sistem ini sebagai pengelolaan data calon nasabah baru.</w:t>
      </w:r>
      <w:proofErr w:type="gramEnd"/>
      <w:r>
        <w:t xml:space="preserve"> Tiap tiap marketing </w:t>
      </w:r>
      <w:proofErr w:type="gramStart"/>
      <w:r>
        <w:t>akan</w:t>
      </w:r>
      <w:proofErr w:type="gramEnd"/>
      <w:r>
        <w:t xml:space="preserve"> mendapatkan </w:t>
      </w:r>
      <w:r w:rsidRPr="00D94C2A">
        <w:rPr>
          <w:i/>
        </w:rPr>
        <w:t xml:space="preserve">authorization </w:t>
      </w:r>
      <w:r>
        <w:t xml:space="preserve">pada </w:t>
      </w:r>
      <w:r>
        <w:lastRenderedPageBreak/>
        <w:t>sistem ini agar para marketing dapat memiliki kendali akses datanya masing masing</w:t>
      </w:r>
      <w:r w:rsidR="00941ACF">
        <w:t>.</w:t>
      </w:r>
    </w:p>
    <w:p w:rsidR="00941ACF" w:rsidRDefault="00C00195" w:rsidP="00941ACF">
      <w:pPr>
        <w:pStyle w:val="Heading3"/>
        <w:ind w:left="567" w:hanging="567"/>
      </w:pPr>
      <w:r>
        <w:t>Prosedur Perancangan</w:t>
      </w:r>
    </w:p>
    <w:p w:rsidR="00A52CB4" w:rsidRPr="00A52CB4" w:rsidRDefault="00A52CB4" w:rsidP="00A52CB4">
      <w:r>
        <w:tab/>
      </w:r>
      <w:proofErr w:type="gramStart"/>
      <w:r>
        <w:t>Pada prosedur perancangan ini menggunakan perancangan UML (</w:t>
      </w:r>
      <w:r w:rsidRPr="008D0B3B">
        <w:rPr>
          <w:i/>
        </w:rPr>
        <w:t>Unified Modeling Language</w:t>
      </w:r>
      <w:r w:rsidRPr="008D0B3B">
        <w:t>)</w:t>
      </w:r>
      <w:r>
        <w:t>.</w:t>
      </w:r>
      <w:proofErr w:type="gramEnd"/>
      <w:r>
        <w:t xml:space="preserve"> Agar dapat mempermudah proses perancangan sistem, oleh karena itu dibuatkanlah diagram use case, activity, class, dan deployment diagram sebagai panduan perancangan sistem </w:t>
      </w:r>
    </w:p>
    <w:p w:rsidR="00FD694A" w:rsidRDefault="00FD694A" w:rsidP="00133551">
      <w:pPr>
        <w:pStyle w:val="Heading4"/>
        <w:ind w:left="709" w:hanging="722"/>
      </w:pPr>
      <w:r>
        <w:lastRenderedPageBreak/>
        <w:t>Use Case Diagram</w:t>
      </w:r>
    </w:p>
    <w:p w:rsidR="00A52CB4" w:rsidRDefault="002247F3" w:rsidP="00A52CB4">
      <w:pPr>
        <w:keepNext/>
      </w:pPr>
      <w:r>
        <w:rPr>
          <w:noProof/>
        </w:rPr>
        <w:drawing>
          <wp:inline distT="0" distB="0" distL="0" distR="0" wp14:anchorId="1AF4B8F3" wp14:editId="3967F2C2">
            <wp:extent cx="5040630" cy="6618093"/>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040630" cy="6618093"/>
                    </a:xfrm>
                    <a:prstGeom prst="rect">
                      <a:avLst/>
                    </a:prstGeom>
                  </pic:spPr>
                </pic:pic>
              </a:graphicData>
            </a:graphic>
          </wp:inline>
        </w:drawing>
      </w:r>
    </w:p>
    <w:p w:rsidR="009F1F94" w:rsidRDefault="00A52CB4" w:rsidP="00A52CB4">
      <w:pPr>
        <w:pStyle w:val="Caption"/>
        <w:jc w:val="center"/>
        <w:rPr>
          <w:b w:val="0"/>
          <w:color w:val="000000" w:themeColor="text1"/>
        </w:rPr>
      </w:pPr>
      <w:r w:rsidRPr="00A52CB4">
        <w:rPr>
          <w:b w:val="0"/>
          <w:color w:val="000000" w:themeColor="text1"/>
        </w:rPr>
        <w:t xml:space="preserve">Gambar </w:t>
      </w:r>
      <w:r w:rsidRPr="00A52CB4">
        <w:rPr>
          <w:b w:val="0"/>
          <w:color w:val="000000" w:themeColor="text1"/>
        </w:rPr>
        <w:fldChar w:fldCharType="begin"/>
      </w:r>
      <w:r w:rsidRPr="00A52CB4">
        <w:rPr>
          <w:b w:val="0"/>
          <w:color w:val="000000" w:themeColor="text1"/>
        </w:rPr>
        <w:instrText xml:space="preserve"> SEQ Gambar \* ARABIC </w:instrText>
      </w:r>
      <w:r w:rsidRPr="00A52CB4">
        <w:rPr>
          <w:b w:val="0"/>
          <w:color w:val="000000" w:themeColor="text1"/>
        </w:rPr>
        <w:fldChar w:fldCharType="separate"/>
      </w:r>
      <w:r w:rsidRPr="00A52CB4">
        <w:rPr>
          <w:b w:val="0"/>
          <w:noProof/>
          <w:color w:val="000000" w:themeColor="text1"/>
        </w:rPr>
        <w:t>9</w:t>
      </w:r>
      <w:r w:rsidRPr="00A52CB4">
        <w:rPr>
          <w:b w:val="0"/>
          <w:color w:val="000000" w:themeColor="text1"/>
        </w:rPr>
        <w:fldChar w:fldCharType="end"/>
      </w:r>
      <w:r w:rsidRPr="00A52CB4">
        <w:rPr>
          <w:b w:val="0"/>
          <w:color w:val="000000" w:themeColor="text1"/>
        </w:rPr>
        <w:t xml:space="preserve"> Use Case Diagram</w:t>
      </w:r>
    </w:p>
    <w:p w:rsidR="00CE7E66" w:rsidRDefault="00A52CB4" w:rsidP="00A52CB4">
      <w:r>
        <w:t xml:space="preserve">Pada gambar 9 diatas menampilkan tentang konsep dari sistem aplikasi yang dapat dilakukan oleh admin yaitu persetujuan registrasi user, melihat semua data markering, melihat data calon nasabah tiap tiap marketing, melihat catatan daftar </w:t>
      </w:r>
      <w:r>
        <w:lastRenderedPageBreak/>
        <w:t>izin, melakukan eksekusi pada persetujuan izin melihat daftar penolakan, membuat laporan dan memanage data user. Kemudia pada user dapat melakukan registrasi user terlebih dahulu sebelum bisa login kemudian mela</w:t>
      </w:r>
      <w:bookmarkStart w:id="302" w:name="_GoBack"/>
      <w:bookmarkEnd w:id="302"/>
      <w:r>
        <w:t xml:space="preserve">kukan pencatatan data calon nasabah yang </w:t>
      </w:r>
      <w:proofErr w:type="gramStart"/>
      <w:r>
        <w:t>akan</w:t>
      </w:r>
      <w:proofErr w:type="gramEnd"/>
      <w:r>
        <w:t xml:space="preserve"> digunakan sebagai bahan pemantauaan manager, mengelola data calon nasabah dan melakukan </w:t>
      </w:r>
      <w:r w:rsidRPr="00A52CB4">
        <w:rPr>
          <w:i/>
        </w:rPr>
        <w:t>request</w:t>
      </w:r>
      <w:r>
        <w:t xml:space="preserve"> izin.</w:t>
      </w:r>
    </w:p>
    <w:p w:rsidR="00CE7E66" w:rsidRPr="00A52CB4" w:rsidRDefault="00CE7E66" w:rsidP="00A52CB4"/>
    <w:p w:rsidR="00133551" w:rsidRPr="00133551" w:rsidRDefault="00133551" w:rsidP="00133551">
      <w:pPr>
        <w:pStyle w:val="ListParagraph"/>
        <w:keepNext/>
        <w:keepLines/>
        <w:numPr>
          <w:ilvl w:val="2"/>
          <w:numId w:val="34"/>
        </w:numPr>
        <w:outlineLvl w:val="3"/>
        <w:rPr>
          <w:b/>
          <w:vanish/>
        </w:rPr>
      </w:pPr>
      <w:bookmarkStart w:id="303" w:name="_Toc126830630"/>
    </w:p>
    <w:p w:rsidR="00133551" w:rsidRPr="00133551" w:rsidRDefault="00133551" w:rsidP="00133551">
      <w:pPr>
        <w:pStyle w:val="ListParagraph"/>
        <w:keepNext/>
        <w:keepLines/>
        <w:numPr>
          <w:ilvl w:val="2"/>
          <w:numId w:val="34"/>
        </w:numPr>
        <w:outlineLvl w:val="3"/>
        <w:rPr>
          <w:b/>
          <w:vanish/>
        </w:rPr>
      </w:pPr>
    </w:p>
    <w:p w:rsidR="00133551" w:rsidRPr="00133551" w:rsidRDefault="00133551" w:rsidP="00133551">
      <w:pPr>
        <w:pStyle w:val="ListParagraph"/>
        <w:keepNext/>
        <w:keepLines/>
        <w:numPr>
          <w:ilvl w:val="3"/>
          <w:numId w:val="34"/>
        </w:numPr>
        <w:outlineLvl w:val="3"/>
        <w:rPr>
          <w:b/>
          <w:vanish/>
        </w:rPr>
      </w:pPr>
    </w:p>
    <w:p w:rsidR="00632556" w:rsidRDefault="00133551" w:rsidP="00632556">
      <w:pPr>
        <w:pStyle w:val="ListParagraph"/>
        <w:keepNext/>
        <w:keepLines/>
        <w:numPr>
          <w:ilvl w:val="3"/>
          <w:numId w:val="34"/>
        </w:numPr>
        <w:ind w:left="720"/>
        <w:outlineLvl w:val="3"/>
        <w:rPr>
          <w:b/>
        </w:rPr>
      </w:pPr>
      <w:r>
        <w:rPr>
          <w:b/>
        </w:rPr>
        <w:t>Activity Diagram</w:t>
      </w:r>
      <w:bookmarkEnd w:id="303"/>
      <w:r w:rsidR="00AC55E6">
        <w:rPr>
          <w:b/>
        </w:rPr>
        <w:t xml:space="preserve"> </w:t>
      </w:r>
    </w:p>
    <w:p w:rsidR="00632556" w:rsidRDefault="00632556" w:rsidP="00632556">
      <w:r>
        <w:tab/>
        <w:t xml:space="preserve">Activity Diagram </w:t>
      </w:r>
      <w:r w:rsidR="00A52CB4">
        <w:t>adalah sebuah diagram yang digunakan sebagai arah konsep dari aktivitas yang dilakukan sistem dalam bentuk aksi, bagaimana aksi tersebut dimulai</w:t>
      </w:r>
      <w:proofErr w:type="gramStart"/>
      <w:r w:rsidR="00A52CB4">
        <w:t>,dan</w:t>
      </w:r>
      <w:proofErr w:type="gramEnd"/>
      <w:r w:rsidR="00A52CB4">
        <w:t xml:space="preserve"> bagaimana kemungkinan keputusan</w:t>
      </w:r>
      <w:r w:rsidR="00CE7E66">
        <w:t xml:space="preserve"> yang akan terjadi hingga akhir dari aksi tersebut</w:t>
      </w:r>
    </w:p>
    <w:p w:rsidR="00CE7E66" w:rsidRDefault="00CE7E66" w:rsidP="00632556"/>
    <w:p w:rsidR="00AE15A3" w:rsidRPr="00632556" w:rsidRDefault="00632556" w:rsidP="00632556">
      <w:pPr>
        <w:pStyle w:val="ListParagraph"/>
        <w:numPr>
          <w:ilvl w:val="0"/>
          <w:numId w:val="36"/>
        </w:numPr>
      </w:pPr>
      <w:r>
        <w:rPr>
          <w:noProof/>
        </w:rPr>
        <w:drawing>
          <wp:anchor distT="0" distB="0" distL="114300" distR="114300" simplePos="0" relativeHeight="251662336" behindDoc="0" locked="0" layoutInCell="1" allowOverlap="1" wp14:anchorId="6C384E68" wp14:editId="4724EAB6">
            <wp:simplePos x="0" y="0"/>
            <wp:positionH relativeFrom="column">
              <wp:posOffset>-3810</wp:posOffset>
            </wp:positionH>
            <wp:positionV relativeFrom="paragraph">
              <wp:posOffset>377825</wp:posOffset>
            </wp:positionV>
            <wp:extent cx="5050155" cy="5136515"/>
            <wp:effectExtent l="0" t="0" r="0" b="698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5050155" cy="5136515"/>
                    </a:xfrm>
                    <a:prstGeom prst="rect">
                      <a:avLst/>
                    </a:prstGeom>
                  </pic:spPr>
                </pic:pic>
              </a:graphicData>
            </a:graphic>
            <wp14:sizeRelH relativeFrom="page">
              <wp14:pctWidth>0</wp14:pctWidth>
            </wp14:sizeRelH>
            <wp14:sizeRelV relativeFrom="page">
              <wp14:pctHeight>0</wp14:pctHeight>
            </wp14:sizeRelV>
          </wp:anchor>
        </w:drawing>
      </w:r>
      <w:r>
        <w:t>Activity Diagram Registrasi</w:t>
      </w:r>
    </w:p>
    <w:p w:rsidR="00632556" w:rsidRDefault="00632556" w:rsidP="00632556">
      <w:pPr>
        <w:spacing w:after="200" w:line="276" w:lineRule="auto"/>
        <w:jc w:val="left"/>
      </w:pPr>
      <w:r>
        <w:lastRenderedPageBreak/>
        <w:t>Diagram diatas dijelaskan…….</w:t>
      </w:r>
    </w:p>
    <w:p w:rsidR="00632556" w:rsidRPr="00632556" w:rsidRDefault="00632556" w:rsidP="00632556"/>
    <w:p w:rsidR="00991C18" w:rsidRDefault="00991C18">
      <w:pPr>
        <w:spacing w:after="200" w:line="276" w:lineRule="auto"/>
        <w:jc w:val="left"/>
      </w:pPr>
      <w:r>
        <w:br w:type="page"/>
      </w:r>
    </w:p>
    <w:p w:rsidR="00632556" w:rsidRPr="00632556" w:rsidRDefault="00632556" w:rsidP="00632556">
      <w:pPr>
        <w:pStyle w:val="ListParagraph"/>
        <w:numPr>
          <w:ilvl w:val="0"/>
          <w:numId w:val="36"/>
        </w:numPr>
      </w:pPr>
      <w:r>
        <w:lastRenderedPageBreak/>
        <w:t>Activity Diagram Login</w:t>
      </w:r>
    </w:p>
    <w:p w:rsidR="00632556" w:rsidRPr="00632556" w:rsidRDefault="00CB2D15" w:rsidP="00632556">
      <w:r>
        <w:rPr>
          <w:noProof/>
        </w:rPr>
        <w:drawing>
          <wp:inline distT="0" distB="0" distL="0" distR="0" wp14:anchorId="26A6CEBC" wp14:editId="3F8C4C2A">
            <wp:extent cx="492442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924425" cy="5029200"/>
                    </a:xfrm>
                    <a:prstGeom prst="rect">
                      <a:avLst/>
                    </a:prstGeom>
                  </pic:spPr>
                </pic:pic>
              </a:graphicData>
            </a:graphic>
          </wp:inline>
        </w:drawing>
      </w:r>
    </w:p>
    <w:p w:rsidR="00CB2D15" w:rsidRDefault="00CB2D15" w:rsidP="00CB2D15">
      <w:pPr>
        <w:spacing w:after="200" w:line="276" w:lineRule="auto"/>
        <w:jc w:val="left"/>
      </w:pPr>
      <w:r>
        <w:t>Diagram diatas dijelaskan…….</w:t>
      </w:r>
    </w:p>
    <w:p w:rsidR="00CB2D15" w:rsidRDefault="00CB2D15">
      <w:pPr>
        <w:spacing w:after="200" w:line="276" w:lineRule="auto"/>
        <w:jc w:val="left"/>
      </w:pPr>
      <w:r>
        <w:br w:type="page"/>
      </w:r>
    </w:p>
    <w:p w:rsidR="00CB2D15" w:rsidRDefault="00CB2D15" w:rsidP="00CB2D15">
      <w:pPr>
        <w:pStyle w:val="ListParagraph"/>
        <w:numPr>
          <w:ilvl w:val="0"/>
          <w:numId w:val="36"/>
        </w:numPr>
      </w:pPr>
      <w:r>
        <w:lastRenderedPageBreak/>
        <w:t>Activity Diagram User Insert Data</w:t>
      </w:r>
    </w:p>
    <w:p w:rsidR="00632556" w:rsidRPr="00632556" w:rsidRDefault="00632556" w:rsidP="00632556"/>
    <w:p w:rsidR="00632556" w:rsidRPr="00632556" w:rsidRDefault="00CB2D15" w:rsidP="00632556">
      <w:r>
        <w:rPr>
          <w:noProof/>
        </w:rPr>
        <w:drawing>
          <wp:inline distT="0" distB="0" distL="0" distR="0" wp14:anchorId="0447536B" wp14:editId="28694E23">
            <wp:extent cx="5040630" cy="4558647"/>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040630" cy="4558647"/>
                    </a:xfrm>
                    <a:prstGeom prst="rect">
                      <a:avLst/>
                    </a:prstGeom>
                  </pic:spPr>
                </pic:pic>
              </a:graphicData>
            </a:graphic>
          </wp:inline>
        </w:drawing>
      </w:r>
    </w:p>
    <w:p w:rsidR="003832F2" w:rsidRDefault="003832F2" w:rsidP="003832F2">
      <w:pPr>
        <w:spacing w:after="200" w:line="276" w:lineRule="auto"/>
        <w:jc w:val="left"/>
      </w:pPr>
      <w:r>
        <w:t>Diagram diatas dijelaskan…….</w:t>
      </w:r>
    </w:p>
    <w:p w:rsidR="00632556" w:rsidRPr="00632556" w:rsidRDefault="00632556" w:rsidP="00632556"/>
    <w:p w:rsidR="006D2A2F" w:rsidRDefault="006D2A2F">
      <w:pPr>
        <w:spacing w:after="200" w:line="276" w:lineRule="auto"/>
        <w:jc w:val="left"/>
      </w:pPr>
      <w:r>
        <w:br w:type="page"/>
      </w:r>
    </w:p>
    <w:p w:rsidR="006D2A2F" w:rsidRDefault="00AB1572" w:rsidP="006D2A2F">
      <w:pPr>
        <w:pStyle w:val="ListParagraph"/>
        <w:numPr>
          <w:ilvl w:val="0"/>
          <w:numId w:val="36"/>
        </w:numPr>
      </w:pPr>
      <w:r>
        <w:lastRenderedPageBreak/>
        <w:t xml:space="preserve">Activity Diagram </w:t>
      </w:r>
      <w:r w:rsidR="006D2A2F">
        <w:t>Admin Pemantauan Data</w:t>
      </w:r>
    </w:p>
    <w:p w:rsidR="00632556" w:rsidRPr="00632556" w:rsidRDefault="001F79C6" w:rsidP="00632556">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6.95pt;height:619.65pt">
            <v:imagedata r:id="rId34" o:title="activity diagram"/>
          </v:shape>
        </w:pict>
      </w:r>
    </w:p>
    <w:p w:rsidR="001F79C6" w:rsidRDefault="001F79C6" w:rsidP="001F79C6">
      <w:pPr>
        <w:spacing w:after="200" w:line="276" w:lineRule="auto"/>
        <w:jc w:val="left"/>
      </w:pPr>
      <w:r>
        <w:lastRenderedPageBreak/>
        <w:t>Diagram diatas dijelaskan…….</w:t>
      </w:r>
    </w:p>
    <w:p w:rsidR="001F79C6" w:rsidRDefault="001F79C6" w:rsidP="001F79C6">
      <w:pPr>
        <w:pStyle w:val="ListParagraph"/>
        <w:keepNext/>
        <w:keepLines/>
        <w:numPr>
          <w:ilvl w:val="3"/>
          <w:numId w:val="34"/>
        </w:numPr>
        <w:ind w:left="720"/>
        <w:outlineLvl w:val="3"/>
        <w:rPr>
          <w:b/>
        </w:rPr>
      </w:pPr>
      <w:r>
        <w:rPr>
          <w:b/>
        </w:rPr>
        <w:t xml:space="preserve">Squence Diagram </w:t>
      </w:r>
    </w:p>
    <w:p w:rsidR="001F79C6" w:rsidRDefault="001F79C6" w:rsidP="001F79C6">
      <w:r>
        <w:tab/>
      </w:r>
      <w:r w:rsidRPr="001F79C6">
        <w:rPr>
          <w:i/>
        </w:rPr>
        <w:t>Squence Diagram</w:t>
      </w:r>
      <w:r>
        <w:t xml:space="preserve"> merupakan….</w:t>
      </w:r>
    </w:p>
    <w:p w:rsidR="001F79C6" w:rsidRDefault="001F79C6" w:rsidP="001F79C6">
      <w:pPr>
        <w:pStyle w:val="ListParagraph"/>
        <w:numPr>
          <w:ilvl w:val="0"/>
          <w:numId w:val="40"/>
        </w:numPr>
      </w:pPr>
      <w:r>
        <w:t>Squence Diagram Register</w:t>
      </w:r>
    </w:p>
    <w:p w:rsidR="003832F2" w:rsidRDefault="003832F2" w:rsidP="003832F2">
      <w:pPr>
        <w:pStyle w:val="ListParagraph"/>
      </w:pPr>
    </w:p>
    <w:p w:rsidR="001F79C6" w:rsidRDefault="003832F2" w:rsidP="003832F2">
      <w:r>
        <w:pict>
          <v:shape id="_x0000_i1026" type="#_x0000_t75" style="width:394.5pt;height:222.75pt">
            <v:imagedata r:id="rId35" o:title="activity diagram"/>
          </v:shape>
        </w:pict>
      </w:r>
    </w:p>
    <w:p w:rsidR="00632556" w:rsidRPr="00632556" w:rsidRDefault="00632556" w:rsidP="00632556"/>
    <w:p w:rsidR="003832F2" w:rsidRDefault="003832F2" w:rsidP="003832F2">
      <w:pPr>
        <w:spacing w:after="200" w:line="276" w:lineRule="auto"/>
        <w:jc w:val="left"/>
      </w:pPr>
      <w:r>
        <w:t>Diagram diatas dijelaskan…….</w:t>
      </w:r>
    </w:p>
    <w:p w:rsidR="003832F2" w:rsidRDefault="003832F2" w:rsidP="003832F2">
      <w:pPr>
        <w:pStyle w:val="ListParagraph"/>
        <w:numPr>
          <w:ilvl w:val="0"/>
          <w:numId w:val="40"/>
        </w:numPr>
      </w:pPr>
      <w:r>
        <w:t>Squence Diagram Login</w:t>
      </w:r>
    </w:p>
    <w:p w:rsidR="00D92F79" w:rsidRDefault="00D92F79" w:rsidP="00D92F79">
      <w:r>
        <w:pict>
          <v:shape id="_x0000_i1027" type="#_x0000_t75" style="width:396.85pt;height:207.45pt">
            <v:imagedata r:id="rId36" o:title="activity diagram"/>
          </v:shape>
        </w:pict>
      </w:r>
    </w:p>
    <w:p w:rsidR="003832F2" w:rsidRDefault="003832F2" w:rsidP="003832F2">
      <w:pPr>
        <w:spacing w:after="200" w:line="276" w:lineRule="auto"/>
        <w:jc w:val="left"/>
      </w:pPr>
    </w:p>
    <w:p w:rsidR="00632556" w:rsidRPr="00632556" w:rsidRDefault="00632556" w:rsidP="00632556"/>
    <w:p w:rsidR="00632556" w:rsidRPr="00632556" w:rsidRDefault="00632556" w:rsidP="00632556"/>
    <w:p w:rsidR="00632556" w:rsidRPr="00632556" w:rsidRDefault="00632556" w:rsidP="00632556"/>
    <w:p w:rsidR="00632556" w:rsidRPr="00632556" w:rsidRDefault="00632556" w:rsidP="00632556"/>
    <w:p w:rsidR="00632556" w:rsidRPr="00632556" w:rsidRDefault="00632556" w:rsidP="00632556"/>
    <w:p w:rsidR="00632556" w:rsidRPr="00632556" w:rsidRDefault="00632556" w:rsidP="00AB1572">
      <w:pPr>
        <w:pStyle w:val="ListParagraph"/>
        <w:spacing w:after="200" w:line="276" w:lineRule="auto"/>
        <w:jc w:val="left"/>
      </w:pPr>
      <w:r>
        <w:br w:type="page"/>
      </w:r>
    </w:p>
    <w:p w:rsidR="00E31A08" w:rsidRDefault="00105087" w:rsidP="00921D98">
      <w:pPr>
        <w:pStyle w:val="Heading1"/>
        <w:numPr>
          <w:ilvl w:val="0"/>
          <w:numId w:val="0"/>
        </w:numPr>
        <w:ind w:left="432"/>
      </w:pPr>
      <w:r>
        <w:lastRenderedPageBreak/>
        <w:t>DAFTAR PUSTAKA</w:t>
      </w:r>
      <w:bookmarkEnd w:id="301"/>
    </w:p>
    <w:p w:rsidR="005077FA" w:rsidRPr="005077FA" w:rsidRDefault="005077FA" w:rsidP="005077FA"/>
    <w:p w:rsidR="003C2071" w:rsidRPr="003C2071" w:rsidRDefault="00613057" w:rsidP="00A45CD1">
      <w:pPr>
        <w:widowControl w:val="0"/>
        <w:autoSpaceDE w:val="0"/>
        <w:autoSpaceDN w:val="0"/>
        <w:adjustRightInd w:val="0"/>
        <w:ind w:left="720" w:hanging="720"/>
        <w:rPr>
          <w:rFonts w:cs="Times New Roman"/>
          <w:noProof/>
          <w:szCs w:val="24"/>
        </w:rPr>
      </w:pPr>
      <w:r>
        <w:fldChar w:fldCharType="begin" w:fldLock="1"/>
      </w:r>
      <w:r>
        <w:instrText xml:space="preserve">ADDIN Mendeley Bibliography CSL_BIBLIOGRAPHY </w:instrText>
      </w:r>
      <w:r>
        <w:fldChar w:fldCharType="separate"/>
      </w:r>
      <w:r w:rsidR="003C2071" w:rsidRPr="003C2071">
        <w:rPr>
          <w:rFonts w:cs="Times New Roman"/>
          <w:noProof/>
          <w:szCs w:val="24"/>
        </w:rPr>
        <w:t xml:space="preserve">Agung Saputra, M. and Rahman Isnain, A. (2021) ‘PENERAPAN SMART VILLAGE DALAM PENINGKATAN PELAYANAN MASYARAKAT MENGGUNAKAN METODE WEB ENGINEERING (Studi Kasus: Desa Sukanegeri Jaya)’, </w:t>
      </w:r>
      <w:r w:rsidR="003C2071" w:rsidRPr="003C2071">
        <w:rPr>
          <w:rFonts w:cs="Times New Roman"/>
          <w:i/>
          <w:iCs/>
          <w:noProof/>
          <w:szCs w:val="24"/>
        </w:rPr>
        <w:t>Jurnal Teknologi dan Sistem Informasi (JTSI)</w:t>
      </w:r>
      <w:r w:rsidR="003C2071" w:rsidRPr="003C2071">
        <w:rPr>
          <w:rFonts w:cs="Times New Roman"/>
          <w:noProof/>
          <w:szCs w:val="24"/>
        </w:rPr>
        <w:t>, 2(3), pp. 49–55. Available at: http://jim.teknokrat.ac.id/index.php/JTSI.</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gus Cahyo Nugroho (2021) ‘Sistem Informasi Manajemen Ekstrakurikuler Berbasis Web Menggunakan Metode Rapid Application Development’, </w:t>
      </w:r>
      <w:r w:rsidRPr="003C2071">
        <w:rPr>
          <w:rFonts w:cs="Times New Roman"/>
          <w:i/>
          <w:iCs/>
          <w:noProof/>
          <w:szCs w:val="24"/>
        </w:rPr>
        <w:t>Teknika</w:t>
      </w:r>
      <w:r w:rsidRPr="003C2071">
        <w:rPr>
          <w:rFonts w:cs="Times New Roman"/>
          <w:noProof/>
          <w:szCs w:val="24"/>
        </w:rPr>
        <w:t>, 10(3), pp. 199–205. Available at: https://doi.org/10.34148/teknika.v10i3.40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nggraini, I. and Gusmaliza, D. (2021) ‘Implementasi Web Engineering Method Pengelolaan Pendistribusian Obat Gudang Farmasi Dinas Kesehatan Pagar Alam’, </w:t>
      </w:r>
      <w:r w:rsidRPr="003C2071">
        <w:rPr>
          <w:rFonts w:cs="Times New Roman"/>
          <w:i/>
          <w:iCs/>
          <w:noProof/>
          <w:szCs w:val="24"/>
        </w:rPr>
        <w:t>JUSIM (Jurnal Sistem Informasi Musirawas)</w:t>
      </w:r>
      <w:r w:rsidRPr="003C2071">
        <w:rPr>
          <w:rFonts w:cs="Times New Roman"/>
          <w:noProof/>
          <w:szCs w:val="24"/>
        </w:rPr>
        <w:t>, 6(1), pp. 72–79. Available at: https://doi.org/10.32767/jusim.v6i1.1190.</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nissa, R.N. and Prasetio, R.T. (2021) ‘Rancang Bangun Aplikasi Penerimaan Siswa Baru Berbasis Web Menggunakan Framework Codeigniter’, </w:t>
      </w:r>
      <w:r w:rsidRPr="003C2071">
        <w:rPr>
          <w:rFonts w:cs="Times New Roman"/>
          <w:i/>
          <w:iCs/>
          <w:noProof/>
          <w:szCs w:val="24"/>
        </w:rPr>
        <w:t>Jurnal Responsif : Riset Sains dan Informatika</w:t>
      </w:r>
      <w:r w:rsidRPr="003C2071">
        <w:rPr>
          <w:rFonts w:cs="Times New Roman"/>
          <w:noProof/>
          <w:szCs w:val="24"/>
        </w:rPr>
        <w:t>, 3(1), pp. 122–128. Available at: https://doi.org/10.51977/jti.v3i1.49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Dzakwan, M.S., Sunardi, S.S. and Yudhana, A. (2020) ‘Monitoring Data Pendidik Menggunakan Metode Web Engineering’, </w:t>
      </w:r>
      <w:r w:rsidRPr="003C2071">
        <w:rPr>
          <w:rFonts w:cs="Times New Roman"/>
          <w:i/>
          <w:iCs/>
          <w:noProof/>
          <w:szCs w:val="24"/>
        </w:rPr>
        <w:t>Cybernetics</w:t>
      </w:r>
      <w:r w:rsidRPr="003C2071">
        <w:rPr>
          <w:rFonts w:cs="Times New Roman"/>
          <w:noProof/>
          <w:szCs w:val="24"/>
        </w:rPr>
        <w:t>, 4(01), p. 19. Available at: https://doi.org/10.29406/cbn.v4i01.2096.</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Hamdani, A.U. and Mubarak, R.L. (2019) ‘Model E-Commerce Dengan Metode Web Engineering Method Untuk Menunjang Pemasaran Produk Pada Xyz Pet Shop’, </w:t>
      </w:r>
      <w:r w:rsidRPr="003C2071">
        <w:rPr>
          <w:rFonts w:cs="Times New Roman"/>
          <w:i/>
          <w:iCs/>
          <w:noProof/>
          <w:szCs w:val="24"/>
        </w:rPr>
        <w:t>Prosiding SENDI_U 2019</w:t>
      </w:r>
      <w:r w:rsidRPr="003C2071">
        <w:rPr>
          <w:rFonts w:cs="Times New Roman"/>
          <w:noProof/>
          <w:szCs w:val="24"/>
        </w:rPr>
        <w:t>, (1), pp. 978–979.</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Harianja, A.P. and Sembiring, S.I. (2019) ‘Perancangan Sistem Monitoring Skripsi dengan Metode Web Engineering (Studi Kasus: Fakultas Ilmu Komputer Universitas Katolik Santo Thomas)’, 01(02), pp. 93–98.</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Ismai (2020) ‘Studi Komparasi Pengembangan Websitedengan Framework Codeigniter Dan Laravel’, </w:t>
      </w:r>
      <w:r w:rsidRPr="003C2071">
        <w:rPr>
          <w:rFonts w:cs="Times New Roman"/>
          <w:i/>
          <w:iCs/>
          <w:noProof/>
          <w:szCs w:val="24"/>
        </w:rPr>
        <w:t>Conference on Business, Social Sciences and Innovation Technology</w:t>
      </w:r>
      <w:r w:rsidRPr="003C2071">
        <w:rPr>
          <w:rFonts w:cs="Times New Roman"/>
          <w:noProof/>
          <w:szCs w:val="24"/>
        </w:rPr>
        <w:t xml:space="preserve">, 1(1), pp. 614–621. Available at: </w:t>
      </w:r>
      <w:r w:rsidRPr="003C2071">
        <w:rPr>
          <w:rFonts w:cs="Times New Roman"/>
          <w:noProof/>
          <w:szCs w:val="24"/>
        </w:rPr>
        <w:lastRenderedPageBreak/>
        <w:t>https://journal.uib.ac.id/index.php/cbssit/article/download/1469/969/.</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Nurjaman, A.S. and Yasin, V. (2020) ‘KONSEP DESAIN APLIKASI SISTEM MANAJEMEN KEPEGAWAIAN BERBASIS WEB PADA PT. BINTANG KOMUNIKASI UTAMA (Application design concept of web-based staffing management system at PT Bintang Komunikasi Utama)’, </w:t>
      </w:r>
      <w:r w:rsidRPr="003C2071">
        <w:rPr>
          <w:rFonts w:cs="Times New Roman"/>
          <w:i/>
          <w:iCs/>
          <w:noProof/>
          <w:szCs w:val="24"/>
        </w:rPr>
        <w:t>Journal of Information System, Informatics and Computing</w:t>
      </w:r>
      <w:r w:rsidRPr="003C2071">
        <w:rPr>
          <w:rFonts w:cs="Times New Roman"/>
          <w:noProof/>
          <w:szCs w:val="24"/>
        </w:rPr>
        <w:t>, 4(2), p. 143. Available at: https://doi.org/10.52362/jisicom.v4i2.363.</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Puspita Desi, Muslim, B. and Aminah, S. (2019) ‘Aplikasi Pengelolaan Data Penduduk Dengan Pemrograman Php’, </w:t>
      </w:r>
      <w:r w:rsidRPr="003C2071">
        <w:rPr>
          <w:rFonts w:cs="Times New Roman"/>
          <w:i/>
          <w:iCs/>
          <w:noProof/>
          <w:szCs w:val="24"/>
        </w:rPr>
        <w:t>Jurnal Ilmiah Betrik</w:t>
      </w:r>
      <w:r w:rsidRPr="003C2071">
        <w:rPr>
          <w:rFonts w:cs="Times New Roman"/>
          <w:noProof/>
          <w:szCs w:val="24"/>
        </w:rPr>
        <w:t>, Vol. 10(No.01), pp. 7–1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Rahmanto, Y., Istikomah and Styawati (2021) ‘Rancang Bangun Sistem Informasi Manajemen Koperasi Menggunakan Metode Web Engineerung’, </w:t>
      </w:r>
      <w:r w:rsidRPr="003C2071">
        <w:rPr>
          <w:rFonts w:cs="Times New Roman"/>
          <w:i/>
          <w:iCs/>
          <w:noProof/>
          <w:szCs w:val="24"/>
        </w:rPr>
        <w:t>Jdmsi</w:t>
      </w:r>
      <w:r w:rsidRPr="003C2071">
        <w:rPr>
          <w:rFonts w:cs="Times New Roman"/>
          <w:noProof/>
          <w:szCs w:val="24"/>
        </w:rPr>
        <w:t>, 2(1), pp. 24–30. Available at: https://ejurnal.teknokrat.ac.id/index.php/JDMSI/article/view/98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Wijaya, J., Krisnanik, E. and Isnainiyah, I.N. (2022) ‘Sistem Informasi Pemantauan Kinerja Pegawai Berbasis Web pada PT XYZ Indonesia’, (April), pp. 245–256.</w:t>
      </w:r>
    </w:p>
    <w:p w:rsidR="003C2071" w:rsidRPr="003C2071" w:rsidRDefault="003C2071" w:rsidP="00A45CD1">
      <w:pPr>
        <w:widowControl w:val="0"/>
        <w:autoSpaceDE w:val="0"/>
        <w:autoSpaceDN w:val="0"/>
        <w:adjustRightInd w:val="0"/>
        <w:ind w:left="720" w:hanging="720"/>
        <w:rPr>
          <w:rFonts w:cs="Times New Roman"/>
          <w:noProof/>
        </w:rPr>
      </w:pPr>
      <w:r w:rsidRPr="003C2071">
        <w:rPr>
          <w:rFonts w:cs="Times New Roman"/>
          <w:noProof/>
          <w:szCs w:val="24"/>
        </w:rPr>
        <w:t xml:space="preserve">Yasin, I. </w:t>
      </w:r>
      <w:r w:rsidRPr="003C2071">
        <w:rPr>
          <w:rFonts w:cs="Times New Roman"/>
          <w:i/>
          <w:iCs/>
          <w:noProof/>
          <w:szCs w:val="24"/>
        </w:rPr>
        <w:t>et al.</w:t>
      </w:r>
      <w:r w:rsidRPr="003C2071">
        <w:rPr>
          <w:rFonts w:cs="Times New Roman"/>
          <w:noProof/>
          <w:szCs w:val="24"/>
        </w:rPr>
        <w:t xml:space="preserve"> (2023) ‘Implementasi Sistem Informasi Data Kas Kecil Menggunakan Metode Web Engineering’, 1(1), pp. 7–13.</w:t>
      </w:r>
    </w:p>
    <w:p w:rsidR="00105087" w:rsidRPr="00105087" w:rsidRDefault="00613057" w:rsidP="00A45CD1">
      <w:pPr>
        <w:widowControl w:val="0"/>
        <w:autoSpaceDE w:val="0"/>
        <w:autoSpaceDN w:val="0"/>
        <w:adjustRightInd w:val="0"/>
        <w:ind w:left="720" w:hanging="720"/>
      </w:pPr>
      <w:r>
        <w:fldChar w:fldCharType="end"/>
      </w:r>
      <w:r w:rsidR="001050B4" w:rsidRPr="00105087">
        <w:t xml:space="preserve"> </w:t>
      </w:r>
    </w:p>
    <w:sectPr w:rsidR="00105087" w:rsidRPr="00105087" w:rsidSect="00914FB5">
      <w:headerReference w:type="default" r:id="rId37"/>
      <w:footerReference w:type="default" r:id="rId38"/>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1529" w:rsidRDefault="000D1529" w:rsidP="00F32C20">
      <w:pPr>
        <w:spacing w:line="240" w:lineRule="auto"/>
      </w:pPr>
      <w:r>
        <w:separator/>
      </w:r>
    </w:p>
  </w:endnote>
  <w:endnote w:type="continuationSeparator" w:id="0">
    <w:p w:rsidR="000D1529" w:rsidRDefault="000D1529" w:rsidP="00F32C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622519"/>
      <w:docPartObj>
        <w:docPartGallery w:val="Page Numbers (Bottom of Page)"/>
        <w:docPartUnique/>
      </w:docPartObj>
    </w:sdtPr>
    <w:sdtEndPr>
      <w:rPr>
        <w:noProof/>
      </w:rPr>
    </w:sdtEndPr>
    <w:sdtContent>
      <w:p w:rsidR="00A52CB4" w:rsidRDefault="00A52CB4">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p w:rsidR="00A52CB4" w:rsidRDefault="00A52CB4"/>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7363533"/>
      <w:docPartObj>
        <w:docPartGallery w:val="Page Numbers (Bottom of Page)"/>
        <w:docPartUnique/>
      </w:docPartObj>
    </w:sdtPr>
    <w:sdtEndPr>
      <w:rPr>
        <w:noProof/>
      </w:rPr>
    </w:sdtEndPr>
    <w:sdtContent>
      <w:p w:rsidR="00A52CB4" w:rsidRDefault="00A52CB4">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rsidR="00A52CB4" w:rsidRDefault="00A52CB4"/>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2CB4" w:rsidRDefault="00A52CB4"/>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2234901"/>
      <w:docPartObj>
        <w:docPartGallery w:val="Page Numbers (Bottom of Page)"/>
        <w:docPartUnique/>
      </w:docPartObj>
    </w:sdtPr>
    <w:sdtEndPr>
      <w:rPr>
        <w:noProof/>
      </w:rPr>
    </w:sdtEndPr>
    <w:sdtContent>
      <w:p w:rsidR="00A52CB4" w:rsidRDefault="00A52CB4">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rsidR="00A52CB4" w:rsidRDefault="00A52CB4"/>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2CB4" w:rsidRDefault="00A52CB4">
    <w:pPr>
      <w:pStyle w:val="Footer"/>
      <w:jc w:val="center"/>
    </w:pPr>
  </w:p>
  <w:p w:rsidR="00A52CB4" w:rsidRDefault="00A52CB4"/>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4335242"/>
      <w:docPartObj>
        <w:docPartGallery w:val="Page Numbers (Bottom of Page)"/>
        <w:docPartUnique/>
      </w:docPartObj>
    </w:sdtPr>
    <w:sdtEndPr>
      <w:rPr>
        <w:noProof/>
      </w:rPr>
    </w:sdtEndPr>
    <w:sdtContent>
      <w:p w:rsidR="00A52CB4" w:rsidRDefault="00A52CB4">
        <w:pPr>
          <w:pStyle w:val="Footer"/>
          <w:jc w:val="center"/>
        </w:pPr>
        <w:r>
          <w:fldChar w:fldCharType="begin"/>
        </w:r>
        <w:r>
          <w:instrText xml:space="preserve"> PAGE   \* MERGEFORMAT </w:instrText>
        </w:r>
        <w:r>
          <w:fldChar w:fldCharType="separate"/>
        </w:r>
        <w:r w:rsidR="00CE7E66">
          <w:rPr>
            <w:noProof/>
          </w:rPr>
          <w:t>22</w:t>
        </w:r>
        <w:r>
          <w:rPr>
            <w:noProof/>
          </w:rPr>
          <w:fldChar w:fldCharType="end"/>
        </w:r>
      </w:p>
    </w:sdtContent>
  </w:sdt>
  <w:p w:rsidR="00A52CB4" w:rsidRDefault="00A52CB4"/>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2CB4" w:rsidRDefault="00A52CB4">
    <w:pPr>
      <w:pStyle w:val="Footer"/>
      <w:jc w:val="center"/>
    </w:pPr>
  </w:p>
  <w:p w:rsidR="00A52CB4" w:rsidRDefault="00A52CB4"/>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1529" w:rsidRDefault="000D1529" w:rsidP="00F32C20">
      <w:pPr>
        <w:spacing w:line="240" w:lineRule="auto"/>
      </w:pPr>
      <w:r>
        <w:separator/>
      </w:r>
    </w:p>
  </w:footnote>
  <w:footnote w:type="continuationSeparator" w:id="0">
    <w:p w:rsidR="000D1529" w:rsidRDefault="000D1529" w:rsidP="00F32C2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2CB4" w:rsidRDefault="00A52CB4">
    <w:pPr>
      <w:pStyle w:val="Header"/>
      <w:jc w:val="right"/>
    </w:pPr>
  </w:p>
  <w:p w:rsidR="00A52CB4" w:rsidRDefault="00A52CB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2CB4" w:rsidRDefault="00A52CB4">
    <w:pPr>
      <w:pStyle w:val="Header"/>
      <w:jc w:val="right"/>
    </w:pPr>
  </w:p>
  <w:p w:rsidR="00A52CB4" w:rsidRDefault="00A52CB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4667646"/>
      <w:docPartObj>
        <w:docPartGallery w:val="Page Numbers (Top of Page)"/>
        <w:docPartUnique/>
      </w:docPartObj>
    </w:sdtPr>
    <w:sdtEndPr>
      <w:rPr>
        <w:noProof/>
      </w:rPr>
    </w:sdtEndPr>
    <w:sdtContent>
      <w:p w:rsidR="00A52CB4" w:rsidRDefault="00A52CB4">
        <w:pPr>
          <w:pStyle w:val="Header"/>
          <w:jc w:val="right"/>
        </w:pPr>
        <w:r>
          <w:fldChar w:fldCharType="begin"/>
        </w:r>
        <w:r>
          <w:instrText xml:space="preserve"> PAGE   \* MERGEFORMAT </w:instrText>
        </w:r>
        <w:r>
          <w:fldChar w:fldCharType="separate"/>
        </w:r>
        <w:r>
          <w:rPr>
            <w:noProof/>
          </w:rPr>
          <w:t>4</w:t>
        </w:r>
        <w:r>
          <w:rPr>
            <w:noProof/>
          </w:rPr>
          <w:fldChar w:fldCharType="end"/>
        </w:r>
      </w:p>
    </w:sdtContent>
  </w:sdt>
  <w:p w:rsidR="00A52CB4" w:rsidRDefault="00A52CB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2CB4" w:rsidRDefault="00A52CB4">
    <w:pPr>
      <w:pStyle w:val="Header"/>
      <w:jc w:val="right"/>
    </w:pPr>
  </w:p>
  <w:p w:rsidR="00A52CB4" w:rsidRDefault="00A52CB4">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7107349"/>
      <w:docPartObj>
        <w:docPartGallery w:val="Page Numbers (Top of Page)"/>
        <w:docPartUnique/>
      </w:docPartObj>
    </w:sdtPr>
    <w:sdtEndPr>
      <w:rPr>
        <w:noProof/>
      </w:rPr>
    </w:sdtEndPr>
    <w:sdtContent>
      <w:p w:rsidR="00A52CB4" w:rsidRDefault="00A52CB4">
        <w:pPr>
          <w:pStyle w:val="Header"/>
          <w:jc w:val="right"/>
        </w:pPr>
        <w:r>
          <w:fldChar w:fldCharType="begin"/>
        </w:r>
        <w:r>
          <w:instrText xml:space="preserve"> PAGE   \* MERGEFORMAT </w:instrText>
        </w:r>
        <w:r>
          <w:fldChar w:fldCharType="separate"/>
        </w:r>
        <w:r w:rsidR="00CE7E66">
          <w:rPr>
            <w:noProof/>
          </w:rPr>
          <w:t>20</w:t>
        </w:r>
        <w:r>
          <w:rPr>
            <w:noProof/>
          </w:rPr>
          <w:fldChar w:fldCharType="end"/>
        </w:r>
      </w:p>
    </w:sdtContent>
  </w:sdt>
  <w:p w:rsidR="00A52CB4" w:rsidRDefault="00A52CB4">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2CB4" w:rsidRDefault="00A52CB4">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6901035"/>
      <w:docPartObj>
        <w:docPartGallery w:val="Page Numbers (Top of Page)"/>
        <w:docPartUnique/>
      </w:docPartObj>
    </w:sdtPr>
    <w:sdtEndPr>
      <w:rPr>
        <w:noProof/>
      </w:rPr>
    </w:sdtEndPr>
    <w:sdtContent>
      <w:p w:rsidR="00A52CB4" w:rsidRDefault="00A52CB4">
        <w:pPr>
          <w:pStyle w:val="Header"/>
          <w:jc w:val="right"/>
        </w:pPr>
        <w:r>
          <w:fldChar w:fldCharType="begin"/>
        </w:r>
        <w:r>
          <w:instrText xml:space="preserve"> PAGE   \* MERGEFORMAT </w:instrText>
        </w:r>
        <w:r>
          <w:fldChar w:fldCharType="separate"/>
        </w:r>
        <w:r w:rsidR="00CE7E66">
          <w:rPr>
            <w:noProof/>
          </w:rPr>
          <w:t>28</w:t>
        </w:r>
        <w:r>
          <w:rPr>
            <w:noProof/>
          </w:rPr>
          <w:fldChar w:fldCharType="end"/>
        </w:r>
      </w:p>
    </w:sdtContent>
  </w:sdt>
  <w:p w:rsidR="00A52CB4" w:rsidRDefault="00A52CB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86879"/>
    <w:multiLevelType w:val="hybridMultilevel"/>
    <w:tmpl w:val="701E9B9C"/>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5279A6"/>
    <w:multiLevelType w:val="hybridMultilevel"/>
    <w:tmpl w:val="2F042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5D36BC"/>
    <w:multiLevelType w:val="hybridMultilevel"/>
    <w:tmpl w:val="F6942510"/>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nsid w:val="130F6493"/>
    <w:multiLevelType w:val="hybridMultilevel"/>
    <w:tmpl w:val="54EC693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
    <w:nsid w:val="15E524FC"/>
    <w:multiLevelType w:val="hybridMultilevel"/>
    <w:tmpl w:val="15ACEB7C"/>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DD652D"/>
    <w:multiLevelType w:val="hybridMultilevel"/>
    <w:tmpl w:val="F4D8B29C"/>
    <w:lvl w:ilvl="0" w:tplc="3294C04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C9828BA"/>
    <w:multiLevelType w:val="hybridMultilevel"/>
    <w:tmpl w:val="3342F484"/>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EB35D9"/>
    <w:multiLevelType w:val="hybridMultilevel"/>
    <w:tmpl w:val="E03277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9240D2"/>
    <w:multiLevelType w:val="hybridMultilevel"/>
    <w:tmpl w:val="8B744AF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31B065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9AE0E4D"/>
    <w:multiLevelType w:val="hybridMultilevel"/>
    <w:tmpl w:val="23282F9A"/>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9F0A6E"/>
    <w:multiLevelType w:val="hybridMultilevel"/>
    <w:tmpl w:val="35CC2550"/>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BA0252B"/>
    <w:multiLevelType w:val="hybridMultilevel"/>
    <w:tmpl w:val="94D644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C8C75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D3729F9"/>
    <w:multiLevelType w:val="hybridMultilevel"/>
    <w:tmpl w:val="0B38D9F8"/>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0DC7361"/>
    <w:multiLevelType w:val="hybridMultilevel"/>
    <w:tmpl w:val="EB34A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3072316"/>
    <w:multiLevelType w:val="multilevel"/>
    <w:tmpl w:val="74A44A42"/>
    <w:lvl w:ilvl="0">
      <w:start w:val="1"/>
      <w:numFmt w:val="decimal"/>
      <w:lvlText w:val="%1"/>
      <w:lvlJc w:val="left"/>
      <w:pPr>
        <w:ind w:left="1025" w:hanging="437"/>
        <w:jc w:val="left"/>
      </w:pPr>
      <w:rPr>
        <w:rFonts w:hint="default"/>
        <w:lang w:eastAsia="en-US" w:bidi="ar-SA"/>
      </w:rPr>
    </w:lvl>
    <w:lvl w:ilvl="1">
      <w:start w:val="1"/>
      <w:numFmt w:val="decimal"/>
      <w:lvlText w:val="%1.%2"/>
      <w:lvlJc w:val="left"/>
      <w:pPr>
        <w:ind w:left="1025" w:hanging="437"/>
        <w:jc w:val="right"/>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385" w:hanging="360"/>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208" w:hanging="360"/>
      </w:pPr>
      <w:rPr>
        <w:rFonts w:hint="default"/>
        <w:lang w:eastAsia="en-US" w:bidi="ar-SA"/>
      </w:rPr>
    </w:lvl>
    <w:lvl w:ilvl="4">
      <w:numFmt w:val="bullet"/>
      <w:lvlText w:val="•"/>
      <w:lvlJc w:val="left"/>
      <w:pPr>
        <w:ind w:left="4122" w:hanging="360"/>
      </w:pPr>
      <w:rPr>
        <w:rFonts w:hint="default"/>
        <w:lang w:eastAsia="en-US" w:bidi="ar-SA"/>
      </w:rPr>
    </w:lvl>
    <w:lvl w:ilvl="5">
      <w:numFmt w:val="bullet"/>
      <w:lvlText w:val="•"/>
      <w:lvlJc w:val="left"/>
      <w:pPr>
        <w:ind w:left="5036" w:hanging="360"/>
      </w:pPr>
      <w:rPr>
        <w:rFonts w:hint="default"/>
        <w:lang w:eastAsia="en-US" w:bidi="ar-SA"/>
      </w:rPr>
    </w:lvl>
    <w:lvl w:ilvl="6">
      <w:numFmt w:val="bullet"/>
      <w:lvlText w:val="•"/>
      <w:lvlJc w:val="left"/>
      <w:pPr>
        <w:ind w:left="5951" w:hanging="360"/>
      </w:pPr>
      <w:rPr>
        <w:rFonts w:hint="default"/>
        <w:lang w:eastAsia="en-US" w:bidi="ar-SA"/>
      </w:rPr>
    </w:lvl>
    <w:lvl w:ilvl="7">
      <w:numFmt w:val="bullet"/>
      <w:lvlText w:val="•"/>
      <w:lvlJc w:val="left"/>
      <w:pPr>
        <w:ind w:left="6865" w:hanging="360"/>
      </w:pPr>
      <w:rPr>
        <w:rFonts w:hint="default"/>
        <w:lang w:eastAsia="en-US" w:bidi="ar-SA"/>
      </w:rPr>
    </w:lvl>
    <w:lvl w:ilvl="8">
      <w:numFmt w:val="bullet"/>
      <w:lvlText w:val="•"/>
      <w:lvlJc w:val="left"/>
      <w:pPr>
        <w:ind w:left="7779" w:hanging="360"/>
      </w:pPr>
      <w:rPr>
        <w:rFonts w:hint="default"/>
        <w:lang w:eastAsia="en-US" w:bidi="ar-SA"/>
      </w:rPr>
    </w:lvl>
  </w:abstractNum>
  <w:abstractNum w:abstractNumId="17">
    <w:nsid w:val="45A46BF4"/>
    <w:multiLevelType w:val="hybridMultilevel"/>
    <w:tmpl w:val="791E005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nsid w:val="47C62B2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4C506A20"/>
    <w:multiLevelType w:val="hybridMultilevel"/>
    <w:tmpl w:val="390CD96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4D4636AB"/>
    <w:multiLevelType w:val="hybridMultilevel"/>
    <w:tmpl w:val="4394FC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F110B41"/>
    <w:multiLevelType w:val="hybridMultilevel"/>
    <w:tmpl w:val="7D906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6954C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5B6911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5BDE2066"/>
    <w:multiLevelType w:val="hybridMultilevel"/>
    <w:tmpl w:val="524A5532"/>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D315DA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nsid w:val="61B07B31"/>
    <w:multiLevelType w:val="hybridMultilevel"/>
    <w:tmpl w:val="9CBEB80E"/>
    <w:lvl w:ilvl="0" w:tplc="01068F0E">
      <w:start w:val="1"/>
      <w:numFmt w:val="decimal"/>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62936C17"/>
    <w:multiLevelType w:val="multilevel"/>
    <w:tmpl w:val="8D2686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lang w:val="en-ID"/>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67805CB2"/>
    <w:multiLevelType w:val="hybridMultilevel"/>
    <w:tmpl w:val="30D022D0"/>
    <w:lvl w:ilvl="0" w:tplc="C84A58A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9">
    <w:nsid w:val="6AD258DF"/>
    <w:multiLevelType w:val="hybridMultilevel"/>
    <w:tmpl w:val="2552365E"/>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0FD7350"/>
    <w:multiLevelType w:val="hybridMultilevel"/>
    <w:tmpl w:val="701E9B9C"/>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A085389"/>
    <w:multiLevelType w:val="hybridMultilevel"/>
    <w:tmpl w:val="F9106A38"/>
    <w:lvl w:ilvl="0" w:tplc="54A6F066">
      <w:start w:val="1"/>
      <w:numFmt w:val="decimal"/>
      <w:lvlText w:val="%1)"/>
      <w:lvlJc w:val="left"/>
      <w:pPr>
        <w:ind w:left="2813" w:hanging="360"/>
        <w:jc w:val="left"/>
      </w:pPr>
      <w:rPr>
        <w:rFonts w:ascii="Times New Roman" w:eastAsia="Times New Roman" w:hAnsi="Times New Roman" w:cs="Times New Roman" w:hint="default"/>
        <w:w w:val="99"/>
        <w:sz w:val="24"/>
        <w:szCs w:val="24"/>
        <w:lang w:eastAsia="en-US" w:bidi="ar-SA"/>
      </w:rPr>
    </w:lvl>
    <w:lvl w:ilvl="1" w:tplc="2B48F8A2">
      <w:numFmt w:val="bullet"/>
      <w:lvlText w:val="•"/>
      <w:lvlJc w:val="left"/>
      <w:pPr>
        <w:ind w:left="3498" w:hanging="360"/>
      </w:pPr>
      <w:rPr>
        <w:rFonts w:hint="default"/>
        <w:lang w:eastAsia="en-US" w:bidi="ar-SA"/>
      </w:rPr>
    </w:lvl>
    <w:lvl w:ilvl="2" w:tplc="072ED832">
      <w:numFmt w:val="bullet"/>
      <w:lvlText w:val="•"/>
      <w:lvlJc w:val="left"/>
      <w:pPr>
        <w:ind w:left="4177" w:hanging="360"/>
      </w:pPr>
      <w:rPr>
        <w:rFonts w:hint="default"/>
        <w:lang w:eastAsia="en-US" w:bidi="ar-SA"/>
      </w:rPr>
    </w:lvl>
    <w:lvl w:ilvl="3" w:tplc="920EAFD0">
      <w:numFmt w:val="bullet"/>
      <w:lvlText w:val="•"/>
      <w:lvlJc w:val="left"/>
      <w:pPr>
        <w:ind w:left="4856" w:hanging="360"/>
      </w:pPr>
      <w:rPr>
        <w:rFonts w:hint="default"/>
        <w:lang w:eastAsia="en-US" w:bidi="ar-SA"/>
      </w:rPr>
    </w:lvl>
    <w:lvl w:ilvl="4" w:tplc="44EC6BFE">
      <w:numFmt w:val="bullet"/>
      <w:lvlText w:val="•"/>
      <w:lvlJc w:val="left"/>
      <w:pPr>
        <w:ind w:left="5535" w:hanging="360"/>
      </w:pPr>
      <w:rPr>
        <w:rFonts w:hint="default"/>
        <w:lang w:eastAsia="en-US" w:bidi="ar-SA"/>
      </w:rPr>
    </w:lvl>
    <w:lvl w:ilvl="5" w:tplc="60CCD7C0">
      <w:numFmt w:val="bullet"/>
      <w:lvlText w:val="•"/>
      <w:lvlJc w:val="left"/>
      <w:pPr>
        <w:ind w:left="6214" w:hanging="360"/>
      </w:pPr>
      <w:rPr>
        <w:rFonts w:hint="default"/>
        <w:lang w:eastAsia="en-US" w:bidi="ar-SA"/>
      </w:rPr>
    </w:lvl>
    <w:lvl w:ilvl="6" w:tplc="89C4C194">
      <w:numFmt w:val="bullet"/>
      <w:lvlText w:val="•"/>
      <w:lvlJc w:val="left"/>
      <w:pPr>
        <w:ind w:left="6892" w:hanging="360"/>
      </w:pPr>
      <w:rPr>
        <w:rFonts w:hint="default"/>
        <w:lang w:eastAsia="en-US" w:bidi="ar-SA"/>
      </w:rPr>
    </w:lvl>
    <w:lvl w:ilvl="7" w:tplc="E0B88AB8">
      <w:numFmt w:val="bullet"/>
      <w:lvlText w:val="•"/>
      <w:lvlJc w:val="left"/>
      <w:pPr>
        <w:ind w:left="7571" w:hanging="360"/>
      </w:pPr>
      <w:rPr>
        <w:rFonts w:hint="default"/>
        <w:lang w:eastAsia="en-US" w:bidi="ar-SA"/>
      </w:rPr>
    </w:lvl>
    <w:lvl w:ilvl="8" w:tplc="1548BA86">
      <w:numFmt w:val="bullet"/>
      <w:lvlText w:val="•"/>
      <w:lvlJc w:val="left"/>
      <w:pPr>
        <w:ind w:left="8250" w:hanging="360"/>
      </w:pPr>
      <w:rPr>
        <w:rFonts w:hint="default"/>
        <w:lang w:eastAsia="en-US" w:bidi="ar-SA"/>
      </w:rPr>
    </w:lvl>
  </w:abstractNum>
  <w:abstractNum w:abstractNumId="32">
    <w:nsid w:val="7BA70615"/>
    <w:multiLevelType w:val="hybridMultilevel"/>
    <w:tmpl w:val="EA102E2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nsid w:val="7C79790B"/>
    <w:multiLevelType w:val="hybridMultilevel"/>
    <w:tmpl w:val="E4AE96FC"/>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9"/>
  </w:num>
  <w:num w:numId="2">
    <w:abstractNumId w:val="1"/>
  </w:num>
  <w:num w:numId="3">
    <w:abstractNumId w:val="22"/>
  </w:num>
  <w:num w:numId="4">
    <w:abstractNumId w:val="16"/>
  </w:num>
  <w:num w:numId="5">
    <w:abstractNumId w:val="13"/>
  </w:num>
  <w:num w:numId="6">
    <w:abstractNumId w:val="23"/>
  </w:num>
  <w:num w:numId="7">
    <w:abstractNumId w:val="32"/>
  </w:num>
  <w:num w:numId="8">
    <w:abstractNumId w:val="19"/>
  </w:num>
  <w:num w:numId="9">
    <w:abstractNumId w:val="17"/>
  </w:num>
  <w:num w:numId="10">
    <w:abstractNumId w:val="3"/>
  </w:num>
  <w:num w:numId="11">
    <w:abstractNumId w:val="18"/>
  </w:num>
  <w:num w:numId="12">
    <w:abstractNumId w:val="18"/>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num>
  <w:num w:numId="17">
    <w:abstractNumId w:val="18"/>
  </w:num>
  <w:num w:numId="18">
    <w:abstractNumId w:val="18"/>
  </w:num>
  <w:num w:numId="19">
    <w:abstractNumId w:val="7"/>
  </w:num>
  <w:num w:numId="20">
    <w:abstractNumId w:val="21"/>
  </w:num>
  <w:num w:numId="21">
    <w:abstractNumId w:val="15"/>
  </w:num>
  <w:num w:numId="22">
    <w:abstractNumId w:val="2"/>
  </w:num>
  <w:num w:numId="23">
    <w:abstractNumId w:val="33"/>
  </w:num>
  <w:num w:numId="24">
    <w:abstractNumId w:val="12"/>
  </w:num>
  <w:num w:numId="25">
    <w:abstractNumId w:val="31"/>
  </w:num>
  <w:num w:numId="26">
    <w:abstractNumId w:val="25"/>
  </w:num>
  <w:num w:numId="27">
    <w:abstractNumId w:val="28"/>
  </w:num>
  <w:num w:numId="28">
    <w:abstractNumId w:val="29"/>
  </w:num>
  <w:num w:numId="29">
    <w:abstractNumId w:val="8"/>
  </w:num>
  <w:num w:numId="30">
    <w:abstractNumId w:val="11"/>
  </w:num>
  <w:num w:numId="31">
    <w:abstractNumId w:val="24"/>
  </w:num>
  <w:num w:numId="32">
    <w:abstractNumId w:val="20"/>
  </w:num>
  <w:num w:numId="33">
    <w:abstractNumId w:val="5"/>
  </w:num>
  <w:num w:numId="34">
    <w:abstractNumId w:val="27"/>
  </w:num>
  <w:num w:numId="35">
    <w:abstractNumId w:val="26"/>
  </w:num>
  <w:num w:numId="36">
    <w:abstractNumId w:val="0"/>
  </w:num>
  <w:num w:numId="37">
    <w:abstractNumId w:val="14"/>
  </w:num>
  <w:num w:numId="38">
    <w:abstractNumId w:val="10"/>
  </w:num>
  <w:num w:numId="39">
    <w:abstractNumId w:val="4"/>
  </w:num>
  <w:num w:numId="40">
    <w:abstractNumId w:val="6"/>
  </w:num>
  <w:num w:numId="4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6B8"/>
    <w:rsid w:val="0000117A"/>
    <w:rsid w:val="00002FC7"/>
    <w:rsid w:val="00006AFC"/>
    <w:rsid w:val="000070B3"/>
    <w:rsid w:val="00013154"/>
    <w:rsid w:val="000143D8"/>
    <w:rsid w:val="00015EA2"/>
    <w:rsid w:val="00017A64"/>
    <w:rsid w:val="000204A3"/>
    <w:rsid w:val="00020854"/>
    <w:rsid w:val="00023A4E"/>
    <w:rsid w:val="00031D9A"/>
    <w:rsid w:val="00035C13"/>
    <w:rsid w:val="00036E8B"/>
    <w:rsid w:val="00043F7B"/>
    <w:rsid w:val="0004411F"/>
    <w:rsid w:val="00045B92"/>
    <w:rsid w:val="00066C9F"/>
    <w:rsid w:val="00070B50"/>
    <w:rsid w:val="0007171C"/>
    <w:rsid w:val="00072183"/>
    <w:rsid w:val="0007674A"/>
    <w:rsid w:val="000811B5"/>
    <w:rsid w:val="000811F8"/>
    <w:rsid w:val="000821ED"/>
    <w:rsid w:val="000823B6"/>
    <w:rsid w:val="00082EF7"/>
    <w:rsid w:val="0009241C"/>
    <w:rsid w:val="0009308C"/>
    <w:rsid w:val="000939AE"/>
    <w:rsid w:val="000A1BD9"/>
    <w:rsid w:val="000A3318"/>
    <w:rsid w:val="000A66A9"/>
    <w:rsid w:val="000A7B92"/>
    <w:rsid w:val="000B4A6D"/>
    <w:rsid w:val="000B6B91"/>
    <w:rsid w:val="000C40FA"/>
    <w:rsid w:val="000D1529"/>
    <w:rsid w:val="000D3372"/>
    <w:rsid w:val="000D6065"/>
    <w:rsid w:val="000D668A"/>
    <w:rsid w:val="000E4A05"/>
    <w:rsid w:val="000E4D35"/>
    <w:rsid w:val="000E500B"/>
    <w:rsid w:val="000E7B44"/>
    <w:rsid w:val="000F6BA1"/>
    <w:rsid w:val="001030A6"/>
    <w:rsid w:val="00105087"/>
    <w:rsid w:val="001050B4"/>
    <w:rsid w:val="00110D64"/>
    <w:rsid w:val="001162DF"/>
    <w:rsid w:val="00117221"/>
    <w:rsid w:val="0012371A"/>
    <w:rsid w:val="001323D5"/>
    <w:rsid w:val="00133551"/>
    <w:rsid w:val="00136F55"/>
    <w:rsid w:val="00141B81"/>
    <w:rsid w:val="00151715"/>
    <w:rsid w:val="0015633A"/>
    <w:rsid w:val="00161DC0"/>
    <w:rsid w:val="00163AD7"/>
    <w:rsid w:val="00172E67"/>
    <w:rsid w:val="001746B8"/>
    <w:rsid w:val="001746EC"/>
    <w:rsid w:val="0018144E"/>
    <w:rsid w:val="00181A02"/>
    <w:rsid w:val="00182C4F"/>
    <w:rsid w:val="001836E8"/>
    <w:rsid w:val="001855C6"/>
    <w:rsid w:val="00186AFC"/>
    <w:rsid w:val="00195128"/>
    <w:rsid w:val="001A4885"/>
    <w:rsid w:val="001B1098"/>
    <w:rsid w:val="001B4852"/>
    <w:rsid w:val="001B50EC"/>
    <w:rsid w:val="001D32C9"/>
    <w:rsid w:val="001D44A6"/>
    <w:rsid w:val="001D6222"/>
    <w:rsid w:val="001E1B72"/>
    <w:rsid w:val="001E1F4B"/>
    <w:rsid w:val="001F06BF"/>
    <w:rsid w:val="001F79C6"/>
    <w:rsid w:val="0020204E"/>
    <w:rsid w:val="00204851"/>
    <w:rsid w:val="0021514D"/>
    <w:rsid w:val="002247F3"/>
    <w:rsid w:val="00234A11"/>
    <w:rsid w:val="002361F3"/>
    <w:rsid w:val="00236D07"/>
    <w:rsid w:val="00254546"/>
    <w:rsid w:val="00256A9F"/>
    <w:rsid w:val="002739D5"/>
    <w:rsid w:val="00274263"/>
    <w:rsid w:val="0027597E"/>
    <w:rsid w:val="00276F69"/>
    <w:rsid w:val="002812EA"/>
    <w:rsid w:val="00282D3F"/>
    <w:rsid w:val="00290AAF"/>
    <w:rsid w:val="0029153D"/>
    <w:rsid w:val="00293B42"/>
    <w:rsid w:val="002A5E67"/>
    <w:rsid w:val="002B33C2"/>
    <w:rsid w:val="002B3B35"/>
    <w:rsid w:val="002C0741"/>
    <w:rsid w:val="002C2325"/>
    <w:rsid w:val="002C4AA0"/>
    <w:rsid w:val="002D2CC5"/>
    <w:rsid w:val="002E07ED"/>
    <w:rsid w:val="002E1413"/>
    <w:rsid w:val="00300FA8"/>
    <w:rsid w:val="00305CCE"/>
    <w:rsid w:val="00305D41"/>
    <w:rsid w:val="0032522E"/>
    <w:rsid w:val="0032574D"/>
    <w:rsid w:val="003272C7"/>
    <w:rsid w:val="00340F46"/>
    <w:rsid w:val="0034149F"/>
    <w:rsid w:val="00345B36"/>
    <w:rsid w:val="00351F9D"/>
    <w:rsid w:val="00352641"/>
    <w:rsid w:val="00354C66"/>
    <w:rsid w:val="00354D46"/>
    <w:rsid w:val="003645DC"/>
    <w:rsid w:val="00370BEE"/>
    <w:rsid w:val="00371E6C"/>
    <w:rsid w:val="00375CA3"/>
    <w:rsid w:val="00377404"/>
    <w:rsid w:val="00381ECE"/>
    <w:rsid w:val="003832F2"/>
    <w:rsid w:val="00383484"/>
    <w:rsid w:val="003919BB"/>
    <w:rsid w:val="00392A88"/>
    <w:rsid w:val="003965E5"/>
    <w:rsid w:val="003A42F6"/>
    <w:rsid w:val="003B45A5"/>
    <w:rsid w:val="003B669E"/>
    <w:rsid w:val="003C2071"/>
    <w:rsid w:val="003C2775"/>
    <w:rsid w:val="003D27C6"/>
    <w:rsid w:val="003E3AF6"/>
    <w:rsid w:val="003F1CBE"/>
    <w:rsid w:val="003F2413"/>
    <w:rsid w:val="003F25C2"/>
    <w:rsid w:val="003F4ADD"/>
    <w:rsid w:val="00403C55"/>
    <w:rsid w:val="004064BF"/>
    <w:rsid w:val="00410888"/>
    <w:rsid w:val="00413171"/>
    <w:rsid w:val="00416DC4"/>
    <w:rsid w:val="00425702"/>
    <w:rsid w:val="00427E78"/>
    <w:rsid w:val="004327B0"/>
    <w:rsid w:val="004352D2"/>
    <w:rsid w:val="00442411"/>
    <w:rsid w:val="00446DD8"/>
    <w:rsid w:val="0045745D"/>
    <w:rsid w:val="0046435E"/>
    <w:rsid w:val="00476C46"/>
    <w:rsid w:val="00484EE0"/>
    <w:rsid w:val="00485142"/>
    <w:rsid w:val="004963BD"/>
    <w:rsid w:val="004B0CE6"/>
    <w:rsid w:val="004B15C2"/>
    <w:rsid w:val="004B6DAC"/>
    <w:rsid w:val="004C07C7"/>
    <w:rsid w:val="004C5863"/>
    <w:rsid w:val="004C728C"/>
    <w:rsid w:val="004E718A"/>
    <w:rsid w:val="004F2184"/>
    <w:rsid w:val="004F3EFE"/>
    <w:rsid w:val="004F56B8"/>
    <w:rsid w:val="004F69F5"/>
    <w:rsid w:val="005022DE"/>
    <w:rsid w:val="005029B5"/>
    <w:rsid w:val="00503BA8"/>
    <w:rsid w:val="005040E3"/>
    <w:rsid w:val="005077FA"/>
    <w:rsid w:val="00507E11"/>
    <w:rsid w:val="0051104D"/>
    <w:rsid w:val="00515BD2"/>
    <w:rsid w:val="005223EB"/>
    <w:rsid w:val="00523BF7"/>
    <w:rsid w:val="00527079"/>
    <w:rsid w:val="00527E51"/>
    <w:rsid w:val="00546C8C"/>
    <w:rsid w:val="00553EC6"/>
    <w:rsid w:val="00554CCE"/>
    <w:rsid w:val="00560560"/>
    <w:rsid w:val="00562B9B"/>
    <w:rsid w:val="0056306B"/>
    <w:rsid w:val="0057150C"/>
    <w:rsid w:val="00573C51"/>
    <w:rsid w:val="00576F84"/>
    <w:rsid w:val="00592CDA"/>
    <w:rsid w:val="005940AE"/>
    <w:rsid w:val="00595C27"/>
    <w:rsid w:val="005A6A8B"/>
    <w:rsid w:val="005B60F2"/>
    <w:rsid w:val="005B6418"/>
    <w:rsid w:val="005C30AC"/>
    <w:rsid w:val="005D2B1C"/>
    <w:rsid w:val="005D6C15"/>
    <w:rsid w:val="005D6C76"/>
    <w:rsid w:val="005E3DE4"/>
    <w:rsid w:val="005E5EB9"/>
    <w:rsid w:val="005E7F3A"/>
    <w:rsid w:val="005F023C"/>
    <w:rsid w:val="005F2356"/>
    <w:rsid w:val="005F5831"/>
    <w:rsid w:val="006006AD"/>
    <w:rsid w:val="00602A4B"/>
    <w:rsid w:val="0061130B"/>
    <w:rsid w:val="00613057"/>
    <w:rsid w:val="006132C4"/>
    <w:rsid w:val="0062205F"/>
    <w:rsid w:val="00625828"/>
    <w:rsid w:val="00626A32"/>
    <w:rsid w:val="00627413"/>
    <w:rsid w:val="00632556"/>
    <w:rsid w:val="00635D97"/>
    <w:rsid w:val="00644098"/>
    <w:rsid w:val="00645048"/>
    <w:rsid w:val="00646980"/>
    <w:rsid w:val="00646D46"/>
    <w:rsid w:val="00651BE4"/>
    <w:rsid w:val="00663D1A"/>
    <w:rsid w:val="006710C5"/>
    <w:rsid w:val="00671751"/>
    <w:rsid w:val="00671BC6"/>
    <w:rsid w:val="00676D0C"/>
    <w:rsid w:val="00691A6C"/>
    <w:rsid w:val="00692A5B"/>
    <w:rsid w:val="006A08DA"/>
    <w:rsid w:val="006A6748"/>
    <w:rsid w:val="006B5FF7"/>
    <w:rsid w:val="006C0C7D"/>
    <w:rsid w:val="006C292A"/>
    <w:rsid w:val="006D24E1"/>
    <w:rsid w:val="006D2A2F"/>
    <w:rsid w:val="006D333E"/>
    <w:rsid w:val="006D3631"/>
    <w:rsid w:val="006D59E2"/>
    <w:rsid w:val="00710661"/>
    <w:rsid w:val="00711DDC"/>
    <w:rsid w:val="00716B2E"/>
    <w:rsid w:val="00716F68"/>
    <w:rsid w:val="007230B3"/>
    <w:rsid w:val="00726F54"/>
    <w:rsid w:val="00727BDD"/>
    <w:rsid w:val="00727BFD"/>
    <w:rsid w:val="00734DCF"/>
    <w:rsid w:val="00736DC2"/>
    <w:rsid w:val="007410BF"/>
    <w:rsid w:val="007550E1"/>
    <w:rsid w:val="00755437"/>
    <w:rsid w:val="007570ED"/>
    <w:rsid w:val="00766889"/>
    <w:rsid w:val="007676A5"/>
    <w:rsid w:val="00771B79"/>
    <w:rsid w:val="0078146F"/>
    <w:rsid w:val="00782DBA"/>
    <w:rsid w:val="00785EFE"/>
    <w:rsid w:val="007871B4"/>
    <w:rsid w:val="00790679"/>
    <w:rsid w:val="007A0186"/>
    <w:rsid w:val="007A3C6C"/>
    <w:rsid w:val="007A3ED2"/>
    <w:rsid w:val="007A51E6"/>
    <w:rsid w:val="007B14A7"/>
    <w:rsid w:val="007B4500"/>
    <w:rsid w:val="007C2D1D"/>
    <w:rsid w:val="007C43AE"/>
    <w:rsid w:val="007C67E8"/>
    <w:rsid w:val="007D61B4"/>
    <w:rsid w:val="007D72EE"/>
    <w:rsid w:val="007E560D"/>
    <w:rsid w:val="007E7085"/>
    <w:rsid w:val="00826D74"/>
    <w:rsid w:val="008330FF"/>
    <w:rsid w:val="008421FD"/>
    <w:rsid w:val="00842AD9"/>
    <w:rsid w:val="00852F93"/>
    <w:rsid w:val="008531E7"/>
    <w:rsid w:val="00855060"/>
    <w:rsid w:val="00864B51"/>
    <w:rsid w:val="00882F8D"/>
    <w:rsid w:val="00884D05"/>
    <w:rsid w:val="00885CE9"/>
    <w:rsid w:val="008A39F3"/>
    <w:rsid w:val="008A5ADB"/>
    <w:rsid w:val="008B3D13"/>
    <w:rsid w:val="008C2D77"/>
    <w:rsid w:val="008C779E"/>
    <w:rsid w:val="008D4E68"/>
    <w:rsid w:val="008D5F36"/>
    <w:rsid w:val="008E64AB"/>
    <w:rsid w:val="008F2892"/>
    <w:rsid w:val="008F54AA"/>
    <w:rsid w:val="008F626D"/>
    <w:rsid w:val="00900383"/>
    <w:rsid w:val="009021ED"/>
    <w:rsid w:val="0091049A"/>
    <w:rsid w:val="00914FB5"/>
    <w:rsid w:val="00917EB4"/>
    <w:rsid w:val="00921D98"/>
    <w:rsid w:val="00931649"/>
    <w:rsid w:val="00932BFA"/>
    <w:rsid w:val="009335A8"/>
    <w:rsid w:val="00936927"/>
    <w:rsid w:val="009416D2"/>
    <w:rsid w:val="00941ACF"/>
    <w:rsid w:val="00942C92"/>
    <w:rsid w:val="00942F29"/>
    <w:rsid w:val="00947DEC"/>
    <w:rsid w:val="0095114D"/>
    <w:rsid w:val="00951AA4"/>
    <w:rsid w:val="0095664C"/>
    <w:rsid w:val="00960C55"/>
    <w:rsid w:val="0097047A"/>
    <w:rsid w:val="00972C93"/>
    <w:rsid w:val="00973B49"/>
    <w:rsid w:val="00977670"/>
    <w:rsid w:val="00980997"/>
    <w:rsid w:val="00991A96"/>
    <w:rsid w:val="00991C18"/>
    <w:rsid w:val="00991DE9"/>
    <w:rsid w:val="009A4229"/>
    <w:rsid w:val="009A52ED"/>
    <w:rsid w:val="009B5153"/>
    <w:rsid w:val="009B75E5"/>
    <w:rsid w:val="009C15B8"/>
    <w:rsid w:val="009C18B9"/>
    <w:rsid w:val="009C451E"/>
    <w:rsid w:val="009D1E06"/>
    <w:rsid w:val="009D26EA"/>
    <w:rsid w:val="009D75A1"/>
    <w:rsid w:val="009E0D6A"/>
    <w:rsid w:val="009E4C10"/>
    <w:rsid w:val="009F1D7B"/>
    <w:rsid w:val="009F1F94"/>
    <w:rsid w:val="009F5AF3"/>
    <w:rsid w:val="00A12505"/>
    <w:rsid w:val="00A13E0C"/>
    <w:rsid w:val="00A319B4"/>
    <w:rsid w:val="00A32ECF"/>
    <w:rsid w:val="00A35B8C"/>
    <w:rsid w:val="00A40AF4"/>
    <w:rsid w:val="00A4167C"/>
    <w:rsid w:val="00A4283A"/>
    <w:rsid w:val="00A45AEB"/>
    <w:rsid w:val="00A45CD1"/>
    <w:rsid w:val="00A52CB4"/>
    <w:rsid w:val="00A56E10"/>
    <w:rsid w:val="00A66A50"/>
    <w:rsid w:val="00A80346"/>
    <w:rsid w:val="00A87DC3"/>
    <w:rsid w:val="00A96535"/>
    <w:rsid w:val="00A96840"/>
    <w:rsid w:val="00AB1572"/>
    <w:rsid w:val="00AC0EF4"/>
    <w:rsid w:val="00AC196E"/>
    <w:rsid w:val="00AC55E6"/>
    <w:rsid w:val="00AC5C77"/>
    <w:rsid w:val="00AD50A4"/>
    <w:rsid w:val="00AE0DB3"/>
    <w:rsid w:val="00AE15A3"/>
    <w:rsid w:val="00AF1283"/>
    <w:rsid w:val="00AF382D"/>
    <w:rsid w:val="00B022CE"/>
    <w:rsid w:val="00B13EA8"/>
    <w:rsid w:val="00B1706C"/>
    <w:rsid w:val="00B34774"/>
    <w:rsid w:val="00B364FC"/>
    <w:rsid w:val="00B4120D"/>
    <w:rsid w:val="00B54BC3"/>
    <w:rsid w:val="00B61716"/>
    <w:rsid w:val="00B72A37"/>
    <w:rsid w:val="00B73E36"/>
    <w:rsid w:val="00B763B8"/>
    <w:rsid w:val="00B839C4"/>
    <w:rsid w:val="00B92DE9"/>
    <w:rsid w:val="00B94507"/>
    <w:rsid w:val="00BC3CA9"/>
    <w:rsid w:val="00BC4314"/>
    <w:rsid w:val="00BD4D71"/>
    <w:rsid w:val="00BE7913"/>
    <w:rsid w:val="00BF13CB"/>
    <w:rsid w:val="00BF1F8D"/>
    <w:rsid w:val="00C00195"/>
    <w:rsid w:val="00C05629"/>
    <w:rsid w:val="00C22C91"/>
    <w:rsid w:val="00C25AA3"/>
    <w:rsid w:val="00C25FF4"/>
    <w:rsid w:val="00C27CF5"/>
    <w:rsid w:val="00C34C88"/>
    <w:rsid w:val="00C36883"/>
    <w:rsid w:val="00C37E8E"/>
    <w:rsid w:val="00C40839"/>
    <w:rsid w:val="00C51D60"/>
    <w:rsid w:val="00C5246E"/>
    <w:rsid w:val="00C6490D"/>
    <w:rsid w:val="00C66349"/>
    <w:rsid w:val="00C7142D"/>
    <w:rsid w:val="00C85039"/>
    <w:rsid w:val="00C9798A"/>
    <w:rsid w:val="00CA1492"/>
    <w:rsid w:val="00CB2D15"/>
    <w:rsid w:val="00CB5B0E"/>
    <w:rsid w:val="00CD1C98"/>
    <w:rsid w:val="00CD64CF"/>
    <w:rsid w:val="00CE1F2D"/>
    <w:rsid w:val="00CE668E"/>
    <w:rsid w:val="00CE7E66"/>
    <w:rsid w:val="00D0051D"/>
    <w:rsid w:val="00D00569"/>
    <w:rsid w:val="00D06DA0"/>
    <w:rsid w:val="00D07761"/>
    <w:rsid w:val="00D112C6"/>
    <w:rsid w:val="00D15702"/>
    <w:rsid w:val="00D202BF"/>
    <w:rsid w:val="00D25DA7"/>
    <w:rsid w:val="00D315B7"/>
    <w:rsid w:val="00D3223D"/>
    <w:rsid w:val="00D35DD3"/>
    <w:rsid w:val="00D43D60"/>
    <w:rsid w:val="00D57D39"/>
    <w:rsid w:val="00D57E95"/>
    <w:rsid w:val="00D61ADC"/>
    <w:rsid w:val="00D65C67"/>
    <w:rsid w:val="00D75615"/>
    <w:rsid w:val="00D75A53"/>
    <w:rsid w:val="00D801C3"/>
    <w:rsid w:val="00D92F79"/>
    <w:rsid w:val="00D930FB"/>
    <w:rsid w:val="00D94C2A"/>
    <w:rsid w:val="00DA03D9"/>
    <w:rsid w:val="00DA544D"/>
    <w:rsid w:val="00DB5ACB"/>
    <w:rsid w:val="00DB60A1"/>
    <w:rsid w:val="00DC5C5A"/>
    <w:rsid w:val="00DD4CF9"/>
    <w:rsid w:val="00DE15ED"/>
    <w:rsid w:val="00DE2458"/>
    <w:rsid w:val="00DF4E7B"/>
    <w:rsid w:val="00E01434"/>
    <w:rsid w:val="00E029CC"/>
    <w:rsid w:val="00E030DD"/>
    <w:rsid w:val="00E15078"/>
    <w:rsid w:val="00E24E96"/>
    <w:rsid w:val="00E26BDE"/>
    <w:rsid w:val="00E31A08"/>
    <w:rsid w:val="00E44226"/>
    <w:rsid w:val="00E55E39"/>
    <w:rsid w:val="00E57578"/>
    <w:rsid w:val="00E61235"/>
    <w:rsid w:val="00E64B51"/>
    <w:rsid w:val="00E76600"/>
    <w:rsid w:val="00E76A6C"/>
    <w:rsid w:val="00E910DD"/>
    <w:rsid w:val="00EA4831"/>
    <w:rsid w:val="00EA55D9"/>
    <w:rsid w:val="00EB26DD"/>
    <w:rsid w:val="00EB4E98"/>
    <w:rsid w:val="00EC6CC5"/>
    <w:rsid w:val="00ED19E8"/>
    <w:rsid w:val="00ED6984"/>
    <w:rsid w:val="00EE4395"/>
    <w:rsid w:val="00EF0183"/>
    <w:rsid w:val="00EF0850"/>
    <w:rsid w:val="00F0270F"/>
    <w:rsid w:val="00F03066"/>
    <w:rsid w:val="00F04637"/>
    <w:rsid w:val="00F068F1"/>
    <w:rsid w:val="00F07B9E"/>
    <w:rsid w:val="00F126C2"/>
    <w:rsid w:val="00F2205C"/>
    <w:rsid w:val="00F32C20"/>
    <w:rsid w:val="00F41859"/>
    <w:rsid w:val="00F43972"/>
    <w:rsid w:val="00F51746"/>
    <w:rsid w:val="00F60FB3"/>
    <w:rsid w:val="00F7363C"/>
    <w:rsid w:val="00F81854"/>
    <w:rsid w:val="00F87DFE"/>
    <w:rsid w:val="00F91F62"/>
    <w:rsid w:val="00F9404F"/>
    <w:rsid w:val="00F94AE1"/>
    <w:rsid w:val="00F96194"/>
    <w:rsid w:val="00F97CE3"/>
    <w:rsid w:val="00FA2144"/>
    <w:rsid w:val="00FA28DD"/>
    <w:rsid w:val="00FA7E7E"/>
    <w:rsid w:val="00FB42C5"/>
    <w:rsid w:val="00FC1F2B"/>
    <w:rsid w:val="00FC3DF5"/>
    <w:rsid w:val="00FC4258"/>
    <w:rsid w:val="00FC4857"/>
    <w:rsid w:val="00FD3A86"/>
    <w:rsid w:val="00FD5C2F"/>
    <w:rsid w:val="00FD694A"/>
    <w:rsid w:val="00FD70E9"/>
    <w:rsid w:val="00FD7E96"/>
    <w:rsid w:val="00FE2EC3"/>
    <w:rsid w:val="00FE3C32"/>
    <w:rsid w:val="00FE41B4"/>
    <w:rsid w:val="00FE6F56"/>
    <w:rsid w:val="00FF48FD"/>
    <w:rsid w:val="00FF562A"/>
    <w:rsid w:val="00FF7A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footer" Target="footer5.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5.xml"/><Relationship Id="rId33" Type="http://schemas.openxmlformats.org/officeDocument/2006/relationships/image" Target="media/image12.png"/><Relationship Id="rId38"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jpe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image" Target="media/image11.png"/><Relationship Id="rId37" Type="http://schemas.openxmlformats.org/officeDocument/2006/relationships/header" Target="header7.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footer" Target="footer6.xml"/><Relationship Id="rId36" Type="http://schemas.openxmlformats.org/officeDocument/2006/relationships/image" Target="media/image15.png"/><Relationship Id="rId10" Type="http://schemas.openxmlformats.org/officeDocument/2006/relationships/hyperlink" Target="file:///D:\KULIAH\GITHUB%20CLONE%20REPO\ProjectTA1\LAPORAN\SKRIPSI.docx" TargetMode="External"/><Relationship Id="rId19" Type="http://schemas.openxmlformats.org/officeDocument/2006/relationships/image" Target="media/image2.png"/><Relationship Id="rId31"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header" Target="header6.xml"/><Relationship Id="rId30" Type="http://schemas.openxmlformats.org/officeDocument/2006/relationships/image" Target="media/image9.png"/><Relationship Id="rId35"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7649AB3E-046E-4BCE-9AE5-0BB90566B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59</TotalTime>
  <Pages>47</Pages>
  <Words>10518</Words>
  <Characters>59953</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d</dc:creator>
  <cp:lastModifiedBy>abid</cp:lastModifiedBy>
  <cp:revision>539</cp:revision>
  <cp:lastPrinted>2023-01-08T13:21:00Z</cp:lastPrinted>
  <dcterms:created xsi:type="dcterms:W3CDTF">2022-09-19T13:28:00Z</dcterms:created>
  <dcterms:modified xsi:type="dcterms:W3CDTF">2023-02-24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15ee9787-ff45-3582-a51a-922a893f77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